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A3266" w:rsidRPr="005D2EFD" w:rsidRDefault="00F42E66" w:rsidP="001F3CCF">
      <w:pPr>
        <w:spacing w:line="480" w:lineRule="auto"/>
        <w:rPr>
          <w:rFonts w:ascii="Arial" w:hAnsi="Arial" w:cs="Arial"/>
          <w:lang w:val="en-US"/>
        </w:rPr>
      </w:pPr>
      <w:r w:rsidRPr="005D2EFD">
        <w:rPr>
          <w:rFonts w:ascii="Arial" w:hAnsi="Arial" w:cs="Arial"/>
          <w:lang w:val="en-US"/>
        </w:rPr>
        <w:t>Date of search: Dec 2016</w:t>
      </w:r>
      <w:bookmarkStart w:id="0" w:name="_GoBack"/>
      <w:bookmarkEnd w:id="0"/>
    </w:p>
    <w:p w:rsidR="001F3CCF" w:rsidRPr="005D2EFD" w:rsidRDefault="001F3CCF" w:rsidP="001F3CCF">
      <w:pPr>
        <w:spacing w:line="480" w:lineRule="auto"/>
        <w:rPr>
          <w:rFonts w:ascii="Arial" w:hAnsi="Arial" w:cs="Arial"/>
          <w:lang w:val="en-US"/>
        </w:rPr>
      </w:pPr>
      <w:r w:rsidRPr="005D2EFD">
        <w:rPr>
          <w:rFonts w:ascii="Arial" w:hAnsi="Arial" w:cs="Arial"/>
          <w:lang w:val="en-US"/>
        </w:rPr>
        <w:t xml:space="preserve">The proposed new list of hereditary </w:t>
      </w:r>
      <w:proofErr w:type="spellStart"/>
      <w:r w:rsidRPr="005D2EFD">
        <w:rPr>
          <w:rFonts w:ascii="Arial" w:hAnsi="Arial" w:cs="Arial"/>
          <w:lang w:val="en-US"/>
        </w:rPr>
        <w:t>choreas</w:t>
      </w:r>
      <w:proofErr w:type="spellEnd"/>
    </w:p>
    <w:tbl>
      <w:tblPr>
        <w:tblW w:w="9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38"/>
        <w:gridCol w:w="1620"/>
        <w:gridCol w:w="3240"/>
        <w:gridCol w:w="1260"/>
        <w:gridCol w:w="1440"/>
      </w:tblGrid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 xml:space="preserve">New designation </w:t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>Less common movement phenotype</w:t>
            </w: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>Clinical clues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 xml:space="preserve">Inheritance 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>Locus symbol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A05E9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HTT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Group&lt;/Author&gt;&lt;Year&gt;1993&lt;/Year&gt;&lt;RecNum&gt;286&lt;/RecNum&gt;&lt;DisplayText&gt;[1]&lt;/DisplayText&gt;&lt;record&gt;&lt;rec-number&gt;286&lt;/rec-number&gt;&lt;foreign-keys&gt;&lt;key app="EN" db-id="evt9rs9wb5sexces9voxv9txtzadt29aee0t" timestamp="0"&gt;286&lt;/key&gt;&lt;/foreign-keys&gt;&lt;ref-type name="Journal Article"&gt;17&lt;/ref-type&gt;&lt;contributors&gt;&lt;authors&gt;&lt;author&gt;Huntington&amp;apos;s Disease Collaborative Research Group&lt;/author&gt;&lt;/authors&gt;&lt;/contributors&gt;&lt;titles&gt;&lt;title&gt;A novel gene containing a trinucleotide repeat that is expanded and unstable on Huntington&amp;apos;s disease chromosomes. The Huntington&amp;apos;s Disease Collaborative Research Group&lt;/title&gt;&lt;secondary-title&gt;Cell&lt;/secondary-title&gt;&lt;/titles&gt;&lt;periodical&gt;&lt;full-title&gt;Cell&lt;/full-title&gt;&lt;/periodical&gt;&lt;pages&gt;971-83&lt;/pages&gt;&lt;volume&gt;72&lt;/volume&gt;&lt;number&gt;6&lt;/number&gt;&lt;keywords&gt;&lt;keyword&gt;Amino Acid Sequence&lt;/keyword&gt;&lt;keyword&gt;Base Sequence&lt;/keyword&gt;&lt;keyword&gt;Chromosomes, Human, Pair 4&lt;/keyword&gt;&lt;keyword&gt;Cloning, Molecular&lt;/keyword&gt;&lt;keyword&gt;Exons&lt;/keyword&gt;&lt;keyword&gt;Gene Expression&lt;/keyword&gt;&lt;keyword&gt;Genes&lt;/keyword&gt;&lt;keyword&gt;Humans&lt;/keyword&gt;&lt;keyword&gt;Huntington Disease/*genetics&lt;/keyword&gt;&lt;keyword&gt;Molecular Sequence Data&lt;/keyword&gt;&lt;keyword&gt;Mutation&lt;/keyword&gt;&lt;keyword&gt;Oligodeoxyribonucleotides/chemistry&lt;/keyword&gt;&lt;keyword&gt;Pedigree&lt;/keyword&gt;&lt;keyword&gt;Polymerase Chain Reaction&lt;/keyword&gt;&lt;keyword&gt;Polymorphism, Genetic&lt;/keyword&gt;&lt;keyword&gt;RNA, Messenger/genetics&lt;/keyword&gt;&lt;keyword&gt;Repetitive Sequences, Nucleic Acid&lt;/keyword&gt;&lt;keyword&gt;Restriction Mapping&lt;/keyword&gt;&lt;/keywords&gt;&lt;dates&gt;&lt;year&gt;1993&lt;/year&gt;&lt;pub-dates&gt;&lt;date&gt;Mar 26&lt;/date&gt;&lt;/pub-dates&gt;&lt;/dates&gt;&lt;isbn&gt;0092-8674 (Print)&amp;#xD;0092-8674 (Linking)&lt;/isbn&gt;&lt;accession-num&gt;8458085&lt;/accession-num&gt;&lt;urls&gt;&lt;related-urls&gt;&lt;url&gt;http://www.ncbi.nlm.nih.gov/pubmed/8458085&lt;/url&gt;&lt;/related-urls&gt;&lt;/urls&gt;&lt;/record&gt;&lt;/Cite&gt;&lt;/EndNote&gt;</w:instrTex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05E9D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]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05E9D" w:rsidRPr="005D2EFD">
              <w:rPr>
                <w:rFonts w:ascii="Arial" w:hAnsi="Arial" w:cs="Arial"/>
                <w:i/>
                <w:lang w:val="en-US"/>
              </w:rPr>
              <w:t xml:space="preserve"> </w:t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untington’s disease (HD): Chorea and dementia, young onset may have predominant parkinsonism (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Westphal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variant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305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143100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A05E9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PRNP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Laplanche&lt;/Author&gt;&lt;Year&gt;1999&lt;/Year&gt;&lt;RecNum&gt;287&lt;/RecNum&gt;&lt;DisplayText&gt;[2]&lt;/DisplayText&gt;&lt;record&gt;&lt;rec-number&gt;287&lt;/rec-number&gt;&lt;foreign-keys&gt;&lt;key app="EN" db-id="evt9rs9wb5sexces9voxv9txtzadt29aee0t" timestamp="0"&gt;287&lt;/key&gt;&lt;/foreign-keys&gt;&lt;ref-type name="Journal Article"&gt;17&lt;/ref-type&gt;&lt;contributors&gt;&lt;authors&gt;&lt;author&gt;Laplanche, J. L.&lt;/author&gt;&lt;author&gt;Hachimi, K. H.&lt;/author&gt;&lt;author&gt;Durieux, I.&lt;/author&gt;&lt;author&gt;Thuillet, P.&lt;/author&gt;&lt;author&gt;Defebvre, L.&lt;/author&gt;&lt;author&gt;Delasnerie-Laupretre, N.&lt;/author&gt;&lt;author&gt;Peoc&amp;apos;h, K.&lt;/author&gt;&lt;author&gt;Foncin, J. F.&lt;/author&gt;&lt;author&gt;Destee, A.&lt;/author&gt;&lt;/authors&gt;&lt;/contributors&gt;&lt;auth-address&gt;Service de Biochimie et Biologie Moleculaire, Hopital Lariboisiere and EP CNRS 1591, Faculte de Pharmacie (Paris V), France. jean-louis.laplanche@lrb.ap-hop-paris.fr&lt;/auth-address&gt;&lt;titles&gt;&lt;title&gt;Prominent psychiatric features and early onset in an inherited prion disease with a new insertional mutation in the prion protein gene&lt;/title&gt;&lt;secondary-title&gt;Brain&lt;/secondary-title&gt;&lt;/titles&gt;&lt;periodical&gt;&lt;full-title&gt;Brain&lt;/full-title&gt;&lt;abbr-1&gt;Brain : a journal of neurology&lt;/abbr-1&gt;&lt;/periodical&gt;&lt;pages&gt;2375-86&lt;/pages&gt;&lt;volume&gt;122 ( Pt 12)&lt;/volume&gt;&lt;keywords&gt;&lt;keyword&gt;Adult&lt;/keyword&gt;&lt;keyword&gt;Age of Onset&lt;/keyword&gt;&lt;keyword&gt;Aged&lt;/keyword&gt;&lt;keyword&gt;Amino Acid Sequence&lt;/keyword&gt;&lt;keyword&gt;Base Sequence&lt;/keyword&gt;&lt;keyword&gt;Female&lt;/keyword&gt;&lt;keyword&gt;Gerstmann-Straussler-Scheinker Disease/genetics/psychology&lt;/keyword&gt;&lt;keyword&gt;Humans&lt;/keyword&gt;&lt;keyword&gt;Male&lt;/keyword&gt;&lt;keyword&gt;Middle Aged&lt;/keyword&gt;&lt;keyword&gt;Molecular Sequence Data&lt;/keyword&gt;&lt;keyword&gt;Pedigree&lt;/keyword&gt;&lt;keyword&gt;Prion Diseases/*genetics/physiopathology/psychology&lt;/keyword&gt;&lt;keyword&gt;Prions/*genetics&lt;/keyword&gt;&lt;keyword&gt;Registries&lt;/keyword&gt;&lt;/keywords&gt;&lt;dates&gt;&lt;year&gt;1999&lt;/year&gt;&lt;pub-dates&gt;&lt;date&gt;Dec&lt;/date&gt;&lt;/pub-dates&gt;&lt;/dates&gt;&lt;isbn&gt;0006-8950 (Print)&amp;#xD;0006-8950 (Linking)&lt;/isbn&gt;&lt;accession-num&gt;10581230&lt;/accession-num&gt;&lt;urls&gt;&lt;related-urls&gt;&lt;url&gt;http://www.ncbi.nlm.nih.gov/pubmed/10581230&lt;/url&gt;&lt;/related-urls&gt;&lt;/urls&gt;&lt;/record&gt;&lt;/Cite&gt;&lt;/EndNote&gt;</w:instrTex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05E9D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]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05E9D" w:rsidRPr="005D2EFD">
              <w:rPr>
                <w:rFonts w:ascii="Arial" w:hAnsi="Arial" w:cs="Arial"/>
                <w:i/>
                <w:lang w:val="en-US"/>
              </w:rPr>
              <w:t xml:space="preserve"> </w:t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D-like phenotype, seizures, dementia (variable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305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3218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DL1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A05E9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JPH3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Margolis&lt;/Author&gt;&lt;Year&gt;2001&lt;/Year&gt;&lt;RecNum&gt;288&lt;/RecNum&gt;&lt;DisplayText&gt;[3]&lt;/DisplayText&gt;&lt;record&gt;&lt;rec-number&gt;288&lt;/rec-number&gt;&lt;foreign-keys&gt;&lt;key app="EN" db-id="evt9rs9wb5sexces9voxv9txtzadt29aee0t" timestamp="0"&gt;288&lt;/key&gt;&lt;/foreign-keys&gt;&lt;ref-type name="Journal Article"&gt;17&lt;/ref-type&gt;&lt;contributors&gt;&lt;authors&gt;&lt;author&gt;Margolis, R. L.&lt;/author&gt;&lt;author&gt;O&amp;apos;Hearn, E.&lt;/author&gt;&lt;author&gt;Rosenblatt, A.&lt;/author&gt;&lt;author&gt;Willour, V.&lt;/author&gt;&lt;author&gt;Holmes, S. E.&lt;/author&gt;&lt;author&gt;Franz, M. L.&lt;/author&gt;&lt;author&gt;Callahan, C.&lt;/author&gt;&lt;author&gt;Hwang, H. S.&lt;/author&gt;&lt;author&gt;Troncoso, J. C.&lt;/author&gt;&lt;author&gt;Ross, C. A.&lt;/author&gt;&lt;/authors&gt;&lt;/contributors&gt;&lt;auth-address&gt;Department of Psychiatry, Johns Hopkins University School of Medicine, Baltimore, MD, USA. rmargoli@jhmi.edu&lt;/auth-address&gt;&lt;titles&gt;&lt;title&gt;A disorder similar to Huntington&amp;apos;s disease is associated with a novel CAG repeat expansion&lt;/title&gt;&lt;secondary-title&gt;Ann Neurol&lt;/secondary-title&gt;&lt;/titles&gt;&lt;periodical&gt;&lt;full-title&gt;Ann Neurol&lt;/full-title&gt;&lt;abbr-1&gt;Annals of neurology&lt;/abbr-1&gt;&lt;/periodical&gt;&lt;pages&gt;373-80&lt;/pages&gt;&lt;volume&gt;50&lt;/volume&gt;&lt;number&gt;6&lt;/number&gt;&lt;keywords&gt;&lt;keyword&gt;Adult&lt;/keyword&gt;&lt;keyword&gt;Atrophy&lt;/keyword&gt;&lt;keyword&gt;Brain/pathology&lt;/keyword&gt;&lt;keyword&gt;Chorea/genetics/pathology/psychology&lt;/keyword&gt;&lt;keyword&gt;Female&lt;/keyword&gt;&lt;keyword&gt;Genotype&lt;/keyword&gt;&lt;keyword&gt;Heredodegenerative Disorders, Nervous System/*genetics/pathology/psychology&lt;/keyword&gt;&lt;keyword&gt;Humans&lt;/keyword&gt;&lt;keyword&gt;Huntington Disease/*genetics/pathology/psychology&lt;/keyword&gt;&lt;keyword&gt;Magnetic Resonance Imaging&lt;/keyword&gt;&lt;keyword&gt;Male&lt;/keyword&gt;&lt;keyword&gt;Middle Aged&lt;/keyword&gt;&lt;keyword&gt;Mutation/*genetics&lt;/keyword&gt;&lt;keyword&gt;Pedigree&lt;/keyword&gt;&lt;keyword&gt;Phenotype&lt;/keyword&gt;&lt;keyword&gt;Trinucleotide Repeat Expansion/*genetics&lt;/keyword&gt;&lt;/keywords&gt;&lt;dates&gt;&lt;year&gt;2001&lt;/year&gt;&lt;pub-dates&gt;&lt;date&gt;Dec&lt;/date&gt;&lt;/pub-dates&gt;&lt;/dates&gt;&lt;isbn&gt;0364-5134 (Print)&amp;#xD;0364-5134 (Linking)&lt;/isbn&gt;&lt;accession-num&gt;11761463&lt;/accession-num&gt;&lt;urls&gt;&lt;related-urls&gt;&lt;url&gt;http://www.ncbi.nlm.nih.gov/pubmed/11761463&lt;/url&gt;&lt;/related-urls&gt;&lt;/urls&gt;&lt;/record&gt;&lt;/Cite&gt;&lt;/EndNote&gt;</w:instrTex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05E9D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]</w:t>
            </w:r>
            <w:r w:rsidR="00A05E9D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05E9D" w:rsidRPr="005D2EFD">
              <w:rPr>
                <w:rFonts w:ascii="Arial" w:hAnsi="Arial" w:cs="Arial"/>
                <w:i/>
                <w:lang w:val="en-US"/>
              </w:rPr>
              <w:t xml:space="preserve"> </w:t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D-like phenotype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To date only found in patients of African descent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529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6438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DL2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A05E9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NKX2</w:t>
            </w:r>
            <w:r w:rsidRPr="005D2EFD">
              <w:rPr>
                <w:rFonts w:ascii="Arial" w:hAnsi="Arial" w:cs="Arial"/>
                <w:lang w:val="en-US"/>
              </w:rPr>
              <w:t>-1</w:t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CcmVlZHZlbGQ8L0F1dGhvcj48WWVhcj4yMDAyPC9ZZWFy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</w:fldData>
              </w:fldChar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CcmVlZHZlbGQ8L0F1dGhvcj48WWVhcj4yMDAyPC9ZZWFy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</w:fldData>
              </w:fldChar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A05E9D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4]</w:t>
            </w:r>
            <w:r w:rsidR="00A05E9D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A05E9D" w:rsidRPr="005D2EFD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Phenotypes </w:t>
            </w:r>
          </w:p>
          <w:p w:rsidR="001F3CCF" w:rsidRPr="005D2EFD" w:rsidRDefault="001F3CCF" w:rsidP="00EA2276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1. Brain–lung–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thyroid syndrome (50%): infantile onset global developmental delay, childhood onset chorea-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athetosi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hypothyroidism and pulmonary dysfunction 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2. Brain and thyroid disease (30%): infantile onset global developmental delay childhood onset chorea-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athetosi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, hypothyroidism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3. Isolated benign hereditary chorea (13%)</w: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YXJyZTwvQXV0aG9yPjxZZWFyPjIwMDk8L1llYXI+PFJl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YXJyZTwvQXV0aG9yPjxZZWFyPjIwMDk8L1llYXI+PFJl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A62232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5]</w: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85066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hyperlink r:id="rId5" w:history="1">
              <w:r w:rsidRPr="005D2EFD">
                <w:rPr>
                  <w:rFonts w:ascii="Palatino Linotype" w:hAnsi="Palatino Linotype" w:cs="Palatino Linotype"/>
                  <w:color w:val="000EB5"/>
                  <w:sz w:val="26"/>
                  <w:szCs w:val="26"/>
                  <w:lang w:val="en-US"/>
                </w:rPr>
                <w:t>600635</w:t>
              </w:r>
            </w:hyperlink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A6223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VPS13A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SYW1wb2xkaTwvQXV0aG9yPjxZZWFyPjIwMDE8L1llYXI+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</w:fldData>
              </w:fldCha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SYW1wb2xkaTwvQXV0aG9yPjxZZWFyPjIwMDE8L1llYXI+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</w:fldData>
              </w:fldCha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62232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6]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t xml:space="preserve">,  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VZW5vPC9BdXRob3I+PFllYXI+MjAwMTwvWWVhcj48UmVj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</w:fldData>
              </w:fldCha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VZW5vPC9BdXRob3I+PFllYXI+MjAwMTwvWWVhcj48UmVj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</w:fldData>
              </w:fldCha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62232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7]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</w:tcPr>
          <w:p w:rsidR="001F3CCF" w:rsidRPr="005D2EFD" w:rsidDel="00F66579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Neuroacanthocytosi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Velayos Baeza&lt;/Author&gt;&lt;Year&gt;1993&lt;/Year&gt;&lt;RecNum&gt;428&lt;/RecNum&gt;&lt;DisplayText&gt;[8]&lt;/DisplayText&gt;&lt;record&gt;&lt;rec-number&gt;428&lt;/rec-number&gt;&lt;foreign-keys&gt;&lt;key app="EN" db-id="evt9rs9wb5sexces9voxv9txtzadt29aee0t" timestamp="1444244401"&gt;428&lt;/key&gt;&lt;/foreign-keys&gt;&lt;ref-type name="Book Section"&gt;5&lt;/ref-type&gt;&lt;contributors&gt;&lt;authors&gt;&lt;author&gt;Velayos Baeza, A.&lt;/author&gt;&lt;author&gt;Dobson-Stone, C.&lt;/author&gt;&lt;author&gt;Rampoldi, L.&lt;/author&gt;&lt;author&gt;Bader, B.&lt;/author&gt;&lt;author&gt;Walker, R. H.&lt;/author&gt;&lt;author&gt;Danek, A.&lt;/author&gt;&lt;author&gt;Monaco, A. P.&lt;/author&gt;&lt;/authors&gt;&lt;secondary-authors&gt;&lt;author&gt;Pagon, R. A.&lt;/author&gt;&lt;author&gt;Adam, M. P.&lt;/author&gt;&lt;author&gt;Ardinger, H. H.&lt;/author&gt;&lt;author&gt;Wallace, S. E.&lt;/author&gt;&lt;author&gt;Amemiya, A.&lt;/author&gt;&lt;author&gt;Bean, L. J. H.&lt;/author&gt;&lt;author&gt;Bird, T. D.&lt;/author&gt;&lt;author&gt;Dolan, C. R.&lt;/author&gt;&lt;author&gt;Fong, C. T.&lt;/author&gt;&lt;author&gt;Smith, R. J. H.&lt;/author&gt;&lt;author&gt;Stephens, K.&lt;/author&gt;&lt;/secondary-authors&gt;&lt;/contributors&gt;&lt;titles&gt;&lt;title&gt;Chorea-Acanthocytosis&lt;/title&gt;&lt;secondary-title&gt;GeneReviews(R)&lt;/secondary-title&gt;&lt;/titles&gt;&lt;dates&gt;&lt;year&gt;1993&lt;/year&gt;&lt;/dates&gt;&lt;pub-location&gt;Seattle (WA)&lt;/pub-location&gt;&lt;accession-num&gt;20301561&lt;/accession-num&gt;&lt;urls&gt;&lt;related-urls&gt;&lt;url&gt;http://www.ncbi.nlm.nih.gov/pubmed/20301561&lt;/url&gt;&lt;/related-urls&gt;&lt;/urls&gt;&lt;language&gt;eng&lt;/language&gt;&lt;/record&gt;&lt;/Cite&gt;&lt;/EndNote&gt;</w:instrText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050B32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8]</w:t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, occasionally parkinsonism, dystonia (feeding dystonia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Orofaci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seizures, dementia, myopathy, psychiatric symptoms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acanthocytosi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(variable), elevated CK, reduced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lastRenderedPageBreak/>
              <w:t>chorein</w:t>
            </w:r>
            <w:proofErr w:type="spellEnd"/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Baeza&lt;/Author&gt;&lt;Year&gt;2014&lt;/Year&gt;&lt;RecNum&gt;412&lt;/RecNum&gt;&lt;DisplayText&gt;[9]&lt;/DisplayText&gt;&lt;record&gt;&lt;rec-number&gt;412&lt;/rec-number&gt;&lt;foreign-keys&gt;&lt;key app="EN" db-id="evt9rs9wb5sexces9voxv9txtzadt29aee0t" timestamp="1444244393"&gt;412&lt;/key&gt;&lt;/foreign-keys&gt;&lt;ref-type name="Electronic Book Section"&gt;60&lt;/ref-type&gt;&lt;contributors&gt;&lt;authors&gt;&lt;author&gt;Baeza, A.V.&lt;/author&gt;&lt;author&gt;Dobson-Stone, C.&lt;/author&gt;&lt;author&gt;Rampoldi, L&lt;/author&gt;&lt;author&gt;Bader, B.&lt;/author&gt;&lt;author&gt;Walker, R.H.&lt;/author&gt;&lt;author&gt;Danetk, A.&lt;/author&gt;&lt;author&gt;Monaco, A.P.&lt;/author&gt;&lt;/authors&gt;&lt;secondary-authors&gt;&lt;author&gt;Pagon, R.A.&lt;/author&gt;&lt;author&gt;Adam, M.P. &lt;/author&gt;&lt;author&gt;Ardinger, H.H. &lt;/author&gt;&lt;author&gt;Bird, T.D.&lt;/author&gt;&lt;author&gt;Dolan, C.R. &lt;/author&gt;&lt;author&gt;Fong, C.T. &lt;/author&gt;&lt;author&gt;Smith, R.J.H. &lt;/author&gt;&lt;author&gt;Stephens, K.&lt;/author&gt;&lt;/secondary-authors&gt;&lt;/contributors&gt;&lt;titles&gt;&lt;title&gt;Chorea-Acanthocytosis&lt;/title&gt;&lt;secondary-title&gt;GeneReviews&lt;/secondary-title&gt;&lt;/titles&gt;&lt;dates&gt;&lt;year&gt;2014&lt;/year&gt;&lt;/dates&gt;&lt;pub-location&gt;Seattle (WA)&lt;/pub-location&gt;&lt;publisher&gt;University of Washington&lt;/publisher&gt;&lt;urls&gt;&lt;/urls&gt;&lt;/record&gt;&lt;/Cite&gt;&lt;/EndNote&gt;</w:instrText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050B32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9]</w:t>
            </w:r>
            <w:proofErr w:type="spellStart"/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387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r w:rsidRPr="005D2EFD">
              <w:rPr>
                <w:rFonts w:ascii="Arial" w:hAnsi="Arial" w:cs="Arial"/>
                <w:color w:val="454545"/>
                <w:lang w:val="en-US"/>
              </w:rPr>
              <w:t>605978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050B3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CHOR-</w:t>
            </w:r>
            <w:r w:rsidRPr="005D2EFD">
              <w:rPr>
                <w:rFonts w:ascii="Arial" w:hAnsi="Arial" w:cs="Arial"/>
                <w:i/>
                <w:lang w:val="en-US"/>
              </w:rPr>
              <w:t>XK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bzwvQXV0aG9yPjxZZWFyPjE5OTQ8L1llYXI+PFJlY051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</w:fldData>
              </w:fldChar>
            </w:r>
            <w:r w:rsidR="00050B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050B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bzwvQXV0aG9yPjxZZWFyPjE5OTQ8L1llYXI+PFJlY051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</w:fldData>
              </w:fldChar>
            </w:r>
            <w:r w:rsidR="00050B32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050B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050B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050B32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0]</w:t>
            </w:r>
            <w:r w:rsidR="00A62232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McLeod syndrome </w: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050B32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Jung&lt;/Author&gt;&lt;Year&gt;2011&lt;/Year&gt;&lt;RecNum&gt;482&lt;/RecNum&gt;&lt;DisplayText&gt;[11]&lt;/DisplayText&gt;&lt;record&gt;&lt;rec-number&gt;482&lt;/rec-number&gt;&lt;foreign-keys&gt;&lt;key app="EN" db-id="evt9rs9wb5sexces9voxv9txtzadt29aee0t" timestamp="1444244620"&gt;482&lt;/key&gt;&lt;/foreign-keys&gt;&lt;ref-type name="Journal Article"&gt;17&lt;/ref-type&gt;&lt;contributors&gt;&lt;authors&gt;&lt;author&gt;Jung, H. H.&lt;/author&gt;&lt;author&gt;Danek, A.&lt;/author&gt;&lt;author&gt;Walker, R. H.&lt;/author&gt;&lt;/authors&gt;&lt;/contributors&gt;&lt;auth-address&gt;Department of Neurology, University Hospital Zurich, Zurich, Switzerland. hans.jung@usz.ch&lt;/auth-address&gt;&lt;titles&gt;&lt;title&gt;Neuroacanthocytosis syndromes&lt;/title&gt;&lt;secondary-title&gt;Orphanet J Rare Dis&lt;/secondary-title&gt;&lt;alt-title&gt;Orphanet journal of rare diseases&lt;/alt-title&gt;&lt;/titles&gt;&lt;periodical&gt;&lt;full-title&gt;Orphanet J Rare Dis&lt;/full-title&gt;&lt;abbr-1&gt;Orphanet journal of rare diseases&lt;/abbr-1&gt;&lt;/periodical&gt;&lt;alt-periodical&gt;&lt;full-title&gt;Orphanet J Rare Dis&lt;/full-title&gt;&lt;abbr-1&gt;Orphanet journal of rare diseases&lt;/abbr-1&gt;&lt;/alt-periodical&gt;&lt;pages&gt;68&lt;/pages&gt;&lt;volume&gt;6&lt;/volume&gt;&lt;keywords&gt;&lt;keyword&gt;Abetalipoproteinemia/genetics/pathology/therapy&lt;/keyword&gt;&lt;keyword&gt;Adult&lt;/keyword&gt;&lt;keyword&gt;Basal Ganglia/pathology&lt;/keyword&gt;&lt;keyword&gt;Child&lt;/keyword&gt;&lt;keyword&gt;Cognition Disorders/genetics/pathology/therapy&lt;/keyword&gt;&lt;keyword&gt;Female&lt;/keyword&gt;&lt;keyword&gt;Humans&lt;/keyword&gt;&lt;keyword&gt;Hypobetalipoproteinemias/genetics/pathology/therapy&lt;/keyword&gt;&lt;keyword&gt;Male&lt;/keyword&gt;&lt;keyword&gt;Movement Disorders/genetics/pathology/therapy&lt;/keyword&gt;&lt;keyword&gt;*Neuroacanthocytosis/classification/genetics/pathology/physiopathology&lt;/keyword&gt;&lt;keyword&gt;Syndrome&lt;/keyword&gt;&lt;/keywords&gt;&lt;dates&gt;&lt;year&gt;2011&lt;/year&gt;&lt;/dates&gt;&lt;isbn&gt;1750-1172 (Electronic)&amp;#xD;1750-1172 (Linking)&lt;/isbn&gt;&lt;accession-num&gt;22027213&lt;/accession-num&gt;&lt;urls&gt;&lt;related-urls&gt;&lt;url&gt;http://www.ncbi.nlm.nih.gov/pubmed/22027213&lt;/url&gt;&lt;/related-urls&gt;&lt;/urls&gt;&lt;custom2&gt;3212896&lt;/custom2&gt;&lt;electronic-resource-num&gt;10.1186/1750-1172-6-68&lt;/electronic-resource-num&gt;&lt;/record&gt;&lt;/Cite&gt;&lt;/EndNote&gt;</w:instrTex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050B32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11]</w:t>
            </w:r>
            <w:r w:rsidR="00A62232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 Chorea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Behavioral and psychiatric symptoms, seizures, myopathy, cardiomyopathy, cardiac arrhythmias, neuropathy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acanthocytosi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elevated CK and liver enzymes, reduced or absent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Kx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and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Kell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blood group antigens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5D2EFD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hyperlink r:id="rId6" w:history="1">
              <w:r w:rsidR="001F3CCF" w:rsidRPr="005D2EFD">
                <w:rPr>
                  <w:rStyle w:val="Hyperlink"/>
                  <w:rFonts w:ascii="Arial" w:hAnsi="Arial" w:cs="Arial"/>
                  <w:lang w:val="en-US"/>
                </w:rPr>
                <w:t>http://www.ncbi.nlm.nih.gov/books/NBK1354/</w:t>
              </w:r>
            </w:hyperlink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: </w:t>
            </w:r>
            <w:r w:rsidRPr="005D2EFD">
              <w:rPr>
                <w:rStyle w:val="Title1"/>
              </w:rPr>
              <w:t>314850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X-linke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shd w:val="clear" w:color="auto" w:fill="auto"/>
          </w:tcPr>
          <w:p w:rsidR="001F3CCF" w:rsidRPr="005D2EFD" w:rsidRDefault="001F3CCF" w:rsidP="002D524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BIA/CHOREA-</w:t>
            </w:r>
            <w:r w:rsidRPr="005D2EFD">
              <w:rPr>
                <w:rFonts w:ascii="Arial" w:hAnsi="Arial" w:cs="Arial"/>
                <w:i/>
                <w:lang w:val="en-US"/>
              </w:rPr>
              <w:t>FTL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lsxMl08L0Rpc3BsYXlUZXh0PjxyZWNvcmQ+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lsxMl08L0Rpc3BsYXlUZXh0PjxyZWNvcmQ+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2]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Dystonia, parkinsonism</w:t>
            </w: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Neuroferritinopathy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WzEzXTwvRGlzcGxheVRleHQ+PHJlY29y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WzEzXTwvRGlzcGxheVRleHQ+PHJlY29y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13]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Dystonia, chorea, parkinsonism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5D2EFD">
              <w:rPr>
                <w:rFonts w:ascii="Arial" w:hAnsi="Arial" w:cs="Arial"/>
                <w:lang w:val="en-US"/>
              </w:rPr>
              <w:t xml:space="preserve"> GP, caudate, putamen, SN, red nucleus; cystic BG changes –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pallidal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necrosis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Oromandibular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dyskinesia, dysphagia, cognitive impairment, behavioral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>symptoms, low serum ferritin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141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6159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BIA3</w:t>
            </w:r>
          </w:p>
        </w:tc>
      </w:tr>
      <w:tr w:rsidR="00EA2276" w:rsidRPr="005D2EFD" w:rsidTr="00EA2276">
        <w:tc>
          <w:tcPr>
            <w:tcW w:w="1638" w:type="dxa"/>
            <w:shd w:val="clear" w:color="auto" w:fill="auto"/>
          </w:tcPr>
          <w:p w:rsidR="00EA2276" w:rsidRPr="005D2EFD" w:rsidRDefault="00EA2276" w:rsidP="002D524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CHOR-PDE10A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ZW5jYWNjaTwvQXV0aG9yPjxZZWFyPjIwMTY8L1llYXI+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ZW5jYWNjaTwvQXV0aG9yPjxZZWFyPjIwMTY8L1llYXI+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14]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t xml:space="preserve">, 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EaWdnbGU8L0F1dGhvcj48WWVhcj4yMDE2PC9ZZWFyPjxS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EaWdnbGU8L0F1dGhvcj48WWVhcj4yMDE2PC9ZZWFyPjxS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15]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</w:tcPr>
          <w:p w:rsidR="00EA2276" w:rsidRPr="005D2EFD" w:rsidRDefault="00EA227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63044" w:rsidRPr="005D2EFD" w:rsidRDefault="00163044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AR: Childhood onset axi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chorea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ballism</w:t>
            </w:r>
            <w:proofErr w:type="spellEnd"/>
            <w:r w:rsidR="00EE72FD" w:rsidRPr="005D2EFD">
              <w:rPr>
                <w:rFonts w:ascii="Arial" w:hAnsi="Arial" w:cs="Arial"/>
                <w:lang w:val="en-US"/>
              </w:rPr>
              <w:t>, variable</w:t>
            </w:r>
            <w:r w:rsidRPr="005D2EFD">
              <w:rPr>
                <w:rFonts w:ascii="Arial" w:hAnsi="Arial" w:cs="Arial"/>
                <w:lang w:val="en-US"/>
              </w:rPr>
              <w:t xml:space="preserve"> orofacial dyskinesia. </w:t>
            </w:r>
            <w:r w:rsidR="00321A86" w:rsidRPr="005D2EFD">
              <w:rPr>
                <w:rFonts w:ascii="Arial" w:hAnsi="Arial" w:cs="Arial"/>
                <w:lang w:val="en-US"/>
              </w:rPr>
              <w:t xml:space="preserve">Variable </w:t>
            </w:r>
            <w:r w:rsidRPr="005D2EFD">
              <w:rPr>
                <w:rFonts w:ascii="Arial" w:hAnsi="Arial" w:cs="Arial"/>
                <w:lang w:val="en-US"/>
              </w:rPr>
              <w:t xml:space="preserve">cognition and </w:t>
            </w:r>
            <w:r w:rsidR="00321A86" w:rsidRPr="005D2EFD">
              <w:rPr>
                <w:rFonts w:ascii="Arial" w:hAnsi="Arial" w:cs="Arial"/>
                <w:lang w:val="en-US"/>
              </w:rPr>
              <w:t xml:space="preserve">normal </w:t>
            </w:r>
            <w:r w:rsidRPr="005D2EFD">
              <w:rPr>
                <w:rFonts w:ascii="Arial" w:hAnsi="Arial" w:cs="Arial"/>
                <w:lang w:val="en-US"/>
              </w:rPr>
              <w:t>MRI brain.</w:t>
            </w: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16921</w:t>
            </w:r>
          </w:p>
          <w:p w:rsidR="00EA2276" w:rsidRPr="005D2EFD" w:rsidRDefault="00EE72FD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:</w:t>
            </w:r>
            <w:r w:rsidR="00163044" w:rsidRPr="005D2EFD">
              <w:rPr>
                <w:rFonts w:ascii="Arial" w:hAnsi="Arial" w:cs="Arial"/>
                <w:lang w:val="en-US"/>
              </w:rPr>
              <w:t xml:space="preserve"> heterozygous cases: slowly progressive chorea with normal cognition. MRI brain bilateral T2 striatal </w:t>
            </w:r>
            <w:proofErr w:type="spellStart"/>
            <w:r w:rsidR="00163044" w:rsidRPr="005D2EFD">
              <w:rPr>
                <w:rFonts w:ascii="Arial" w:hAnsi="Arial" w:cs="Arial"/>
                <w:lang w:val="en-US"/>
              </w:rPr>
              <w:t>hyperintensity</w:t>
            </w:r>
            <w:proofErr w:type="spellEnd"/>
            <w:r w:rsidR="00163044" w:rsidRPr="005D2EFD">
              <w:rPr>
                <w:rFonts w:ascii="Arial" w:hAnsi="Arial" w:cs="Arial"/>
                <w:lang w:val="en-US"/>
              </w:rPr>
              <w:t xml:space="preserve">  </w:t>
            </w: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16922</w:t>
            </w:r>
          </w:p>
        </w:tc>
        <w:tc>
          <w:tcPr>
            <w:tcW w:w="1260" w:type="dxa"/>
            <w:shd w:val="clear" w:color="auto" w:fill="auto"/>
          </w:tcPr>
          <w:p w:rsidR="00EA2276" w:rsidRPr="005D2EFD" w:rsidRDefault="00BA6F0A" w:rsidP="00321A8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R</w:t>
            </w:r>
            <w:r w:rsidR="00163044" w:rsidRPr="005D2EFD">
              <w:rPr>
                <w:rFonts w:ascii="Arial" w:hAnsi="Arial" w:cs="Arial"/>
                <w:lang w:val="en-US"/>
              </w:rPr>
              <w:t>/</w:t>
            </w:r>
            <w:r w:rsidR="00321A86" w:rsidRPr="005D2EFD">
              <w:rPr>
                <w:rFonts w:ascii="Arial" w:hAnsi="Arial" w:cs="Arial"/>
                <w:lang w:val="en-US"/>
              </w:rPr>
              <w:t xml:space="preserve">AD de </w:t>
            </w:r>
            <w:r w:rsidR="00163044" w:rsidRPr="005D2EFD">
              <w:rPr>
                <w:rFonts w:ascii="Arial" w:hAnsi="Arial" w:cs="Arial"/>
                <w:lang w:val="en-US"/>
              </w:rPr>
              <w:t>novo mutation</w:t>
            </w:r>
          </w:p>
        </w:tc>
        <w:tc>
          <w:tcPr>
            <w:tcW w:w="1440" w:type="dxa"/>
            <w:shd w:val="clear" w:color="auto" w:fill="auto"/>
          </w:tcPr>
          <w:p w:rsidR="00EA227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IOLOD</w:t>
            </w: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SD2</w:t>
            </w:r>
          </w:p>
          <w:p w:rsidR="00321A86" w:rsidRPr="005D2EFD" w:rsidRDefault="00321A86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1F3CCF" w:rsidRPr="005D2EFD" w:rsidTr="00EA2276">
        <w:tc>
          <w:tcPr>
            <w:tcW w:w="9198" w:type="dxa"/>
            <w:gridSpan w:val="5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>Combined phenotypes: where chorea coexists with (an)other movement disorder(s) as a prominent and consistent feature</w:t>
            </w:r>
          </w:p>
        </w:tc>
      </w:tr>
      <w:tr w:rsidR="001F3CCF" w:rsidRPr="005D2EFD" w:rsidTr="00EA2276">
        <w:tc>
          <w:tcPr>
            <w:tcW w:w="1638" w:type="dxa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/DYT-</w:t>
            </w:r>
            <w:r w:rsidRPr="005D2EFD">
              <w:rPr>
                <w:rFonts w:ascii="Arial" w:hAnsi="Arial" w:cs="Arial"/>
                <w:i/>
                <w:lang w:val="en-US"/>
              </w:rPr>
              <w:t>ADCY5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aGVuPC9BdXRob3I+PFllYXI+MjAxMjwvWWVhcj48UmVj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aGVuPC9BdXRob3I+PFllYXI+MjAxMjwvWWVhcj48UmVj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6]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Faci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, occasional myoclonus. May have paroxysmal worsening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263441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hyperlink r:id="rId7" w:history="1">
              <w:r w:rsidRPr="005D2EFD">
                <w:rPr>
                  <w:rFonts w:ascii="Palatino Linotype" w:hAnsi="Palatino Linotype" w:cs="Palatino Linotype"/>
                  <w:color w:val="000EB5"/>
                  <w:sz w:val="26"/>
                  <w:szCs w:val="26"/>
                  <w:lang w:val="en-US"/>
                </w:rPr>
                <w:t>600293</w:t>
              </w:r>
            </w:hyperlink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  <w:hyperlink w:anchor="_ENREF_34" w:tooltip="Chen, 2012 #117" w:history="1"/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</w:tcPr>
          <w:p w:rsidR="001F3CCF" w:rsidRPr="005D2EFD" w:rsidRDefault="001F3CCF" w:rsidP="002D524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DYT/CHOR-</w:t>
            </w:r>
            <w:r w:rsidRPr="005D2EFD">
              <w:rPr>
                <w:rFonts w:ascii="Arial" w:hAnsi="Arial" w:cs="Arial"/>
                <w:i/>
                <w:lang w:val="en-US"/>
              </w:rPr>
              <w:t>HPRT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Gibbs&lt;/Author&gt;&lt;Year&gt;1987&lt;/Year&gt;&lt;RecNum&gt;439&lt;/RecNum&gt;&lt;DisplayText&gt;[17]&lt;/DisplayText&gt;&lt;record&gt;&lt;rec-number&gt;439&lt;/rec-number&gt;&lt;foreign-keys&gt;&lt;key app="EN" db-id="evt9rs9wb5sexces9voxv9txtzadt29aee0t" timestamp="1444244403"&gt;439&lt;/key&gt;&lt;/foreign-keys&gt;&lt;ref-type name="Journal Article"&gt;17&lt;/ref-type&gt;&lt;contributors&gt;&lt;authors&gt;&lt;author&gt;Gibbs, R. A.&lt;/author&gt;&lt;author&gt;Caskey, C. T.&lt;/author&gt;&lt;/authors&gt;&lt;/contributors&gt;&lt;titles&gt;&lt;title&gt;Identification and localization of mutations at the Lesch-Nyhan locus by ribonuclease A cleavage&lt;/title&gt;&lt;secondary-title&gt;Science&lt;/secondary-title&gt;&lt;/titles&gt;&lt;periodical&gt;&lt;full-title&gt;Science&lt;/full-title&gt;&lt;/periodical&gt;&lt;pages&gt;303-5&lt;/pages&gt;&lt;volume&gt;236&lt;/volume&gt;&lt;number&gt;4799&lt;/number&gt;&lt;keywords&gt;&lt;keyword&gt;Cell Line&lt;/keyword&gt;&lt;keyword&gt;Chromosome Deletion&lt;/keyword&gt;&lt;keyword&gt;HeLa Cells/enzymology&lt;/keyword&gt;&lt;keyword&gt;Humans&lt;/keyword&gt;&lt;keyword&gt;Hypoxanthine Phosphoribosyltransferase/*genetics&lt;/keyword&gt;&lt;keyword&gt;Lesch-Nyhan Syndrome/*genetics&lt;/keyword&gt;&lt;keyword&gt;*Mutation&lt;/keyword&gt;&lt;keyword&gt;Nucleic Acid Hybridization&lt;/keyword&gt;&lt;keyword&gt;RNA, Messenger/genetics&lt;/keyword&gt;&lt;keyword&gt;Ribonuclease, Pancreatic&lt;/keyword&gt;&lt;/keywords&gt;&lt;dates&gt;&lt;year&gt;1987&lt;/year&gt;&lt;pub-dates&gt;&lt;date&gt;Apr 17&lt;/date&gt;&lt;/pub-dates&gt;&lt;/dates&gt;&lt;isbn&gt;0036-8075 (Print)&amp;#xD;0036-8075 (Linking)&lt;/isbn&gt;&lt;accession-num&gt;3563511&lt;/accession-num&gt;&lt;urls&gt;&lt;related-urls&gt;&lt;url&gt;http://www.ncbi.nlm.nih.gov/pubmed/3563511&lt;/url&gt;&lt;/related-urls&gt;&lt;/urls&gt;&lt;/record&gt;&lt;/Cite&gt;&lt;/EndNote&gt;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7]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Lesch-Nyhan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syndrome 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KaW5uYWg8L0F1dGhvcj48WWVhcj4yMDA2PC9ZZWFyPjxS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KaW5uYWg8L0F1dGhvcj48WWVhcj4yMDA2PC9ZZWFyPjxS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</w:fldData>
              </w:fldCha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18]</w:t>
            </w:r>
            <w:r w:rsidR="002D5247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 xml:space="preserve">: Dystonia, chorea,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 xml:space="preserve">occasionally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ballism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eruricem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crystallur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, developmental delay/intellectual disability, eye movement abnormalities, spasticity, compulsive self-injurious behavior, gouty arthritis, nephrolithiasis, renal failure behavior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149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 300322</w:t>
            </w:r>
          </w:p>
        </w:tc>
        <w:tc>
          <w:tcPr>
            <w:tcW w:w="126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X-linked</w:t>
            </w:r>
          </w:p>
        </w:tc>
        <w:tc>
          <w:tcPr>
            <w:tcW w:w="1440" w:type="dxa"/>
            <w:shd w:val="clear" w:color="auto" w:fill="auto"/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2D524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5D2EFD">
              <w:rPr>
                <w:rFonts w:ascii="Arial" w:hAnsi="Arial" w:cs="Arial"/>
                <w:i/>
                <w:lang w:val="en-US"/>
              </w:rPr>
              <w:t>ACAT1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WzE5XTwvRGlzcGxheVRleHQ+PHJlY29yZD48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WzE5XTwvRGlzcGxheVRleHQ+PHJlY29yZD48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</w:fldData>
              </w:fldCha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D5247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9]</w:t>
            </w:r>
            <w:r w:rsidR="002D5247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Mitochondri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acetoacetyl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-CoA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thiolase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 deficiency metabolic decompensation and basal ganglia injury during acute stress resulting in dystonia and chorea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Mitchell GA&lt;/Author&gt;&lt;Year&gt;2001&lt;/Year&gt;&lt;RecNum&gt;107&lt;/RecNum&gt;&lt;DisplayText&gt;[20]&lt;/DisplayText&gt;&lt;record&gt;&lt;rec-number&gt;107&lt;/rec-number&gt;&lt;foreign-keys&gt;&lt;key app="EN" db-id="evt9rs9wb5sexces9voxv9txtzadt29aee0t" timestamp="0"&gt;107&lt;/key&gt;&lt;/foreign-keys&gt;&lt;ref-type name="Book Section"&gt;5&lt;/ref-type&gt;&lt;contributors&gt;&lt;authors&gt;&lt;author&gt;Mitchell GA, Fukao T&lt;/author&gt;&lt;/authors&gt;&lt;secondary-authors&gt;&lt;author&gt;Scriver, C.R. &lt;/author&gt;&lt;author&gt;Beaudet, A.L. &lt;/author&gt;&lt;author&gt;Sly, W.S. &lt;/author&gt;&lt;author&gt;Valle, D.&lt;/author&gt;&lt;/secondary-authors&gt;&lt;/contributors&gt;&lt;titles&gt;&lt;title&gt;Inborn errors of ketone body metabolism&lt;/title&gt;&lt;secondary-title&gt;The metabolic and molecular bases of inherited disease&lt;/secondary-title&gt;&lt;/titles&gt;&lt;pages&gt;2327–56&lt;/pages&gt;&lt;dates&gt;&lt;year&gt;2001&lt;/year&gt;&lt;/dates&gt;&lt;pub-location&gt;New York&lt;/pub-location&gt;&lt;publisher&gt;McGraw-Hill&lt;/publisher&gt;&lt;urls&gt;&lt;/urls&gt;&lt;/record&gt;&lt;/Cite&gt;&lt;/EndNote&gt;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0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/a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780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50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DYT/CHOR-</w:t>
            </w:r>
            <w:r w:rsidRPr="005D2EFD">
              <w:rPr>
                <w:rFonts w:ascii="Arial" w:hAnsi="Arial" w:cs="Arial"/>
                <w:i/>
                <w:lang w:val="en-US"/>
              </w:rPr>
              <w:t>GCDH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WzIxXTwvRGlzcGxheVRleHQ+PHJlY29yZD48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</w:fldData>
              </w:fldChar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WzIxXTwvRGlzcGxheVRleHQ+PHJlY29yZD48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</w:fldData>
              </w:fldChar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1]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lutaric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aciduria type I 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5bMjJdPC9EaXNwbGF5VGV4dD48cmVjb3Jk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5bMjJdPC9EaXNwbGF5VGV4dD48cmVjb3Jk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2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t xml:space="preserve">, 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IYXJ0aW5nPC9BdXRob3I+PFllYXI+MjAwOTwvWWVhcj48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IYXJ0aW5nPC9BdXRob3I+PFllYXI+MjAwOTwvWWVhcj48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3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 Dystonia, chorea (usually following acute metabolic crises), parkinsonism (later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Acute metabolic crises with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 xml:space="preserve">basal ganglia injury (predominantly putamen and caudate nucleus), severe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macrocephaly, orofaci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spasticity, cognitive impairment (variable), enlarged subdural space, subdural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grom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/hemorrhages, headaches, seizures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WzI0XTwvRGlzcGxheVRleHQ+PHJlY29yZD48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WzI0XTwvRGlzcGxheVRleHQ+PHJlY29yZD48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4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23167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50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5D2EFD">
              <w:rPr>
                <w:rFonts w:ascii="Arial" w:hAnsi="Arial" w:cs="Arial"/>
                <w:i/>
                <w:lang w:val="en-US"/>
              </w:rPr>
              <w:t>MUT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Jansen&lt;/Author&gt;&lt;Year&gt;1990&lt;/Year&gt;&lt;RecNum&gt;444&lt;/RecNum&gt;&lt;DisplayText&gt;[25]&lt;/DisplayText&gt;&lt;record&gt;&lt;rec-number&gt;444&lt;/rec-number&gt;&lt;foreign-keys&gt;&lt;key app="EN" db-id="evt9rs9wb5sexces9voxv9txtzadt29aee0t" timestamp="1444244405"&gt;444&lt;/key&gt;&lt;/foreign-keys&gt;&lt;ref-type name="Journal Article"&gt;17&lt;/ref-type&gt;&lt;contributors&gt;&lt;authors&gt;&lt;author&gt;Jansen, R.&lt;/author&gt;&lt;author&gt;Ledley, F. D.&lt;/author&gt;&lt;/authors&gt;&lt;/contributors&gt;&lt;auth-address&gt;Howard Hughes Medical Institute, Department of Cell Biology, Baylor College of Medicine, Houston, TX 77030.&lt;/auth-address&gt;&lt;titles&gt;&lt;title&gt;Heterozygous mutations at the mut locus in fibroblasts with mut0 methylmalonic acidemia identified by polymerase-chain-reaction cDNA cloning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808-14&lt;/pages&gt;&lt;volume&gt;47&lt;/volume&gt;&lt;number&gt;5&lt;/number&gt;&lt;edition&gt;1990/11/01&lt;/edition&gt;&lt;keywords&gt;&lt;keyword&gt;Amino Acid Sequence&lt;/keyword&gt;&lt;keyword&gt;Cell Line&lt;/keyword&gt;&lt;keyword&gt;DNA/chemistry&lt;/keyword&gt;&lt;keyword&gt;Fibroblasts/metabolism&lt;/keyword&gt;&lt;keyword&gt;*Heterozygote&lt;/keyword&gt;&lt;keyword&gt;Humans&lt;/keyword&gt;&lt;keyword&gt;Infant, Newborn&lt;/keyword&gt;&lt;keyword&gt;Male&lt;/keyword&gt;&lt;keyword&gt;Methylmalonyl-CoA Mutase/blood/*genetics&lt;/keyword&gt;&lt;keyword&gt;*Mutation&lt;/keyword&gt;&lt;keyword&gt;Polymerase Chain Reaction&lt;/keyword&gt;&lt;keyword&gt;Solubility&lt;/keyword&gt;&lt;/keywords&gt;&lt;dates&gt;&lt;year&gt;1990&lt;/year&gt;&lt;pub-dates&gt;&lt;date&gt;Nov&lt;/date&gt;&lt;/pub-dates&gt;&lt;/dates&gt;&lt;isbn&gt;0002-9297 (Print)&amp;#xD;0002-9297&lt;/isbn&gt;&lt;accession-num&gt;1977311&lt;/accession-num&gt;&lt;urls&gt;&lt;/urls&gt;&lt;custom2&gt;Pmc1683687&lt;/custom2&gt;&lt;remote-database-provider&gt;Nlm&lt;/remote-database-provider&gt;&lt;language&gt;eng&lt;/language&gt;&lt;/record&gt;&lt;/Cite&gt;&lt;/EndNote&gt;</w:instrTex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5]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Methylmalonic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aciduria 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lsyNl08L0Rpc3BsYXlUZXh0PjxyZWNvcmQ+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lsyNl08L0Rpc3BsYXlUZXh0PjxyZWNvcmQ+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6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 Dystonia, chorea, occasionally ataxia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Neonatal-onset vomiting, seizures, lethargy and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ketoacidosis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erammonem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developmental delay, spasticity, pancreatitis, nephritis, growth failure, acute metabolic crises with confusion / encephalopathy, basal ganglia injury (predominantly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globu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pallidu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lastRenderedPageBreak/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r w:rsidRPr="005D2EFD">
              <w:rPr>
                <w:rFonts w:ascii="Arial" w:hAnsi="Arial" w:cs="Arial"/>
                <w:color w:val="454545"/>
                <w:lang w:val="en-US"/>
              </w:rPr>
              <w:t>251000</w:t>
            </w:r>
            <w:r w:rsidRPr="005D2EFD" w:rsidDel="009A6AE0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50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5D2EFD">
              <w:rPr>
                <w:rFonts w:ascii="Arial" w:hAnsi="Arial" w:cs="Arial"/>
                <w:i/>
                <w:lang w:val="en-US"/>
              </w:rPr>
              <w:t>PCCA/PCCB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Richard&lt;/Author&gt;&lt;Year&gt;1997&lt;/Year&gt;&lt;RecNum&gt;445&lt;/RecNum&gt;&lt;DisplayText&gt;[27]&lt;/DisplayText&gt;&lt;record&gt;&lt;rec-number&gt;445&lt;/rec-number&gt;&lt;foreign-keys&gt;&lt;key app="EN" db-id="evt9rs9wb5sexces9voxv9txtzadt29aee0t" timestamp="1444244405"&gt;445&lt;/key&gt;&lt;/foreign-keys&gt;&lt;ref-type name="Journal Article"&gt;17&lt;/ref-type&gt;&lt;contributors&gt;&lt;authors&gt;&lt;author&gt;Richard, E.&lt;/author&gt;&lt;author&gt;Desviat, L. R.&lt;/author&gt;&lt;author&gt;Perez, B.&lt;/author&gt;&lt;author&gt;Perez-Cerda, C.&lt;/author&gt;&lt;author&gt;Ugarte, M.&lt;/author&gt;&lt;/authors&gt;&lt;/contributors&gt;&lt;auth-address&gt;Centro de Biologia Molecular Severo Ochoa, CSIC-UAM, Facultad de Ciencias, Universidad Autonoma de Madrid, Spain.&lt;/auth-address&gt;&lt;titles&gt;&lt;title&gt;Three novel splice mutations in the PCCA gene causing identical exon skipping in propionic acidemia patients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93-6&lt;/pages&gt;&lt;volume&gt;101&lt;/volume&gt;&lt;number&gt;1&lt;/number&gt;&lt;edition&gt;1998/01/07&lt;/edition&gt;&lt;keywords&gt;&lt;keyword&gt;Amino Acid Metabolism, Inborn Errors/*enzymology/*genetics&lt;/keyword&gt;&lt;keyword&gt;Base Sequence&lt;/keyword&gt;&lt;keyword&gt;Carboxy-Lyases/deficiency/*genetics&lt;/keyword&gt;&lt;keyword&gt;DNA Primers/genetics&lt;/keyword&gt;&lt;keyword&gt;DNA, Complementary/genetics&lt;/keyword&gt;&lt;keyword&gt;Exons&lt;/keyword&gt;&lt;keyword&gt;Genotype&lt;/keyword&gt;&lt;keyword&gt;Humans&lt;/keyword&gt;&lt;keyword&gt;Methylmalonyl-CoA Decarboxylase&lt;/keyword&gt;&lt;keyword&gt;*Mutation&lt;/keyword&gt;&lt;keyword&gt;Phenotype&lt;/keyword&gt;&lt;keyword&gt;Polymerase Chain Reaction&lt;/keyword&gt;&lt;keyword&gt;Propionates/*blood&lt;/keyword&gt;&lt;keyword&gt;RNA Splicing&lt;/keyword&gt;&lt;/keywords&gt;&lt;dates&gt;&lt;year&gt;1997&lt;/year&gt;&lt;pub-dates&gt;&lt;date&gt;Nov&lt;/date&gt;&lt;/pub-dates&gt;&lt;/dates&gt;&lt;isbn&gt;0340-6717 (Print)&amp;#xD;0340-6717&lt;/isbn&gt;&lt;accession-num&gt;9385377&lt;/accession-num&gt;&lt;urls&gt;&lt;/urls&gt;&lt;remote-database-provider&gt;Nlm&lt;/remote-database-provider&gt;&lt;language&gt;eng&lt;/language&gt;&lt;/record&gt;&lt;/Cite&gt;&lt;/EndNote&gt;</w:instrTex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7]</w:t>
            </w:r>
            <w:r w:rsidR="00F85091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Propionic aciduria 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lsyNl08L0Rpc3BsYXlUZXh0PjxyZWNvcmQ+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lsyNl08L0Rpc3BsYXlUZXh0PjxyZWNvcmQ+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6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 Dystonia, occasionally chorea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Neonatal-onset vomiting, seizures, lethargy and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ketoacidosis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hyperammonem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developmental delay, spasticity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cardi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omyopathy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, acute metabolic crises with confusion / encephalopathy, basal ganglia injury (predominantly putamen and caudate nucleus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r w:rsidRPr="005D2EFD">
              <w:rPr>
                <w:rFonts w:ascii="Arial" w:hAnsi="Arial" w:cs="Arial"/>
                <w:color w:val="454545"/>
                <w:lang w:val="en-US"/>
              </w:rPr>
              <w:t>60605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919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5D2EFD">
              <w:rPr>
                <w:rFonts w:ascii="Arial" w:hAnsi="Arial" w:cs="Arial"/>
                <w:b/>
                <w:lang w:val="en-US"/>
              </w:rPr>
              <w:t>Disorders  that usually present with other phenotypes but can have predominant chorea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50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i/>
                <w:lang w:val="en-US"/>
              </w:rPr>
              <w:t>C9orf72</w:t>
            </w:r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SZW50b248L0F1dGhvcj48WWVhcj4yMDExPC9ZZWFyPjxS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SZW50b248L0F1dGhvcj48WWVhcj4yMDExPC9ZZWFyPjxS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8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5091">
            <w:pPr>
              <w:spacing w:before="240"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IZW5zbWFuIE1vc3M8L0F1dGhvcj48WWVhcj4yMDE0PC9Z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IZW5zbWFuIE1vc3M8L0F1dGhvcj48WWVhcj4yMDE0PC9Z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</w:fldData>
              </w:fldCha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5091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29]</w:t>
            </w:r>
            <w:r w:rsidR="00F85091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, dystonia myoclonus, parkinsonism, cognitive decline in small percentage.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More common phenotype:  frontotemporal dementia,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>amyotrophic lateral sclerosis.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Gene Reviews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268647/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SCA-</w:t>
            </w:r>
            <w:r w:rsidRPr="005D2EFD">
              <w:rPr>
                <w:rFonts w:ascii="Arial" w:hAnsi="Arial" w:cs="Arial"/>
                <w:i/>
                <w:lang w:val="en-US"/>
              </w:rPr>
              <w:t>TBP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lkZTwvQXV0aG9yPjxZZWFyPjE5OTk8L1llYXI+PFJl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lkZTwvQXV0aG9yPjxZZWFyPjE5OTk8L1llYXI+PFJl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0]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2PC9ZZWFy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cwMS0zPC9wYWdlcz48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2PC9ZZWFy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cwMS0zPC9wYWdlcz48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31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Marked non-ataxia features, can present with predominant chorea.  May be HD-like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438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713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SCA17, HDL4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SCA-</w:t>
            </w:r>
            <w:r w:rsidRPr="005D2EFD">
              <w:rPr>
                <w:rFonts w:ascii="Arial" w:hAnsi="Arial" w:cs="Arial"/>
                <w:i/>
                <w:iCs/>
                <w:lang w:val="en-US"/>
              </w:rPr>
              <w:t>ATN1</w:t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begin">
                <w:fldData xml:space="preserve">PEVuZE5vdGU+PENpdGU+PEF1dGhvcj5Lb2lkZTwvQXV0aG9yPjxZZWFyPjE5OTQ8L1llYXI+PFJl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</w:fldData>
              </w:fldChar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begin">
                <w:fldData xml:space="preserve">PEVuZE5vdGU+PENpdGU+PEF1dGhvcj5Lb2lkZTwvQXV0aG9yPjxZZWFyPjE5OTQ8L1llYXI+PFJl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</w:fldData>
              </w:fldChar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i/>
                <w:iCs/>
                <w:noProof/>
                <w:vertAlign w:val="superscript"/>
                <w:lang w:val="en-US"/>
              </w:rPr>
              <w:t>[32]</w:t>
            </w:r>
            <w:r w:rsidR="00F82EF8" w:rsidRPr="005D2EFD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Nørremølle&lt;/Author&gt;&lt;Year&gt;1995&lt;/Year&gt;&lt;RecNum&gt;420&lt;/RecNum&gt;&lt;DisplayText&gt;[33]&lt;/DisplayText&gt;&lt;record&gt;&lt;rec-number&gt;420&lt;/rec-number&gt;&lt;foreign-keys&gt;&lt;key app="EN" db-id="evt9rs9wb5sexces9voxv9txtzadt29aee0t" timestamp="1444244399"&gt;420&lt;/key&gt;&lt;/foreign-keys&gt;&lt;ref-type name="Journal Article"&gt;17&lt;/ref-type&gt;&lt;contributors&gt;&lt;authors&gt;&lt;author&gt;Nørremølle, A.&lt;/author&gt;&lt;author&gt;Nielsen, J. E.&lt;/author&gt;&lt;author&gt;Sørensen, S. A.&lt;/author&gt;&lt;author&gt;Hasholt, L.&lt;/author&gt;&lt;/authors&gt;&lt;/contributors&gt;&lt;titles&gt;&lt;title&gt;Elongated CAG repeats of the B37 gene in a Danish family with dentato-rubro-pallido-luysian atrophy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13-318&lt;/pages&gt;&lt;volume&gt;95&lt;/volume&gt;&lt;number&gt;3&lt;/number&gt;&lt;dates&gt;&lt;year&gt;1995&lt;/year&gt;&lt;pub-dates&gt;&lt;date&gt;1995/03/01&lt;/date&gt;&lt;/pub-dates&gt;&lt;/dates&gt;&lt;publisher&gt;Springer-Verlag&lt;/publisher&gt;&lt;isbn&gt;0340-6717&lt;/isbn&gt;&lt;urls&gt;&lt;related-urls&gt;&lt;url&gt;http://dx.doi.org/10.1007/BF00225200&lt;/url&gt;&lt;/related-urls&gt;&lt;/urls&gt;&lt;electronic-resource-num&gt;10.1007/BF00225200&lt;/electronic-resource-num&gt;&lt;language&gt;English&lt;/language&gt;&lt;/record&gt;&lt;/Cite&gt;&lt;/EndNote&gt;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33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Dentatorubropallidoluysian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atrophy (DRPLA): Myoclonus, chorea, parkinsonism, dementia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supranuclear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gaze palsy, seizures (particularly in young patients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http://www.ncbi.nlm.nih.gov/books/NBK1491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: 60746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BIA/DYT/PARK-</w:t>
            </w:r>
            <w:r w:rsidRPr="005D2EFD">
              <w:rPr>
                <w:rFonts w:ascii="Arial" w:hAnsi="Arial" w:cs="Arial"/>
                <w:i/>
                <w:lang w:val="en-US"/>
              </w:rPr>
              <w:t>CP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lszNF08L0Rpc3BsYXlUZXh0PjxyZWNvcmQ+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I1MzktNDM8L3BhZ2VzPjx2b2x1bWU+OTI8L3ZvbHVtZT48bnVtYmVyPjc8L251bWJlcj48ZWRp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lszNF08L0Rpc3BsYXlUZXh0PjxyZWNvcmQ+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I1MzktNDM8L3BhZ2VzPjx2b2x1bWU+OTI8L3ZvbHVtZT48bnVtYmVyPjc8L251bWJlcj48ZWRp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4]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Aceruloplasminemia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5bMzVdPC9EaXNwbGF5VGV4dD48cmVjb3Jk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5bMzVdPC9EaXNwbGF5VGV4dD48cmVjb3Jk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35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>: Dystonia, ataxia, chorea, parkinsonism, tremors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5D2EFD">
              <w:rPr>
                <w:rFonts w:ascii="Arial" w:hAnsi="Arial" w:cs="Arial"/>
                <w:lang w:val="en-US"/>
              </w:rPr>
              <w:t xml:space="preserve"> More homogeneous involvement of primarily, caudate, putamen, thalamus, 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>dentate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Cognitive impairment, psychiatric symptoms, diabetes mellitus, retinal degeneration, anemia, liver iron storage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http://www.ncbi.nlm.nih.gov/books/NBK1493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60429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pStyle w:val="CommentText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 xml:space="preserve">NBIA/DYT- </w:t>
            </w:r>
            <w:r w:rsidRPr="005D2EFD">
              <w:rPr>
                <w:rFonts w:ascii="Arial" w:hAnsi="Arial" w:cs="Arial"/>
                <w:i/>
                <w:sz w:val="24"/>
                <w:szCs w:val="24"/>
                <w:lang w:val="en-US"/>
              </w:rPr>
              <w:t>DCAF17</w:t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5bMzZdPC9EaXNwbGF5VGV4dD48cmVjb3Jk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</w:fldData>
              </w:fldChar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5bMzZdPC9EaXNwbGF5VGV4dD48cmVjb3Jk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</w:fldData>
              </w:fldChar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i/>
                <w:noProof/>
                <w:sz w:val="24"/>
                <w:szCs w:val="24"/>
                <w:vertAlign w:val="superscript"/>
                <w:lang w:val="en-US"/>
              </w:rPr>
              <w:t>[36]</w:t>
            </w:r>
            <w:r w:rsidR="00F82EF8" w:rsidRPr="005D2EFD">
              <w:rPr>
                <w:rFonts w:ascii="Arial" w:hAnsi="Arial" w:cs="Arial"/>
                <w:i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chorea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BbC1TZW1hcmk8L0F1dGhvcj48WWVhcj4yMDA3PC9ZZWFy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Q5LTYwPC9wYWdlcz48dm9sdW1lPjE0M2E8L3ZvbHVtZT48bnVtYmVy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BbC1TZW1hcmk8L0F1dGhvcj48WWVhcj4yMDA3PC9ZZWFy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Q5LTYwPC9wYWdlcz48dm9sdW1lPjE0M2E8L3ZvbHVtZT48bnVtYmVy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37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Woodhouse-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Sakati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syndrome 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lszOF08L0Rpc3BsYXlUZXh0PjxyZWNv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=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lszOF08L0Rpc3BsYXlUZXh0PjxyZWNv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==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38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 xml:space="preserve">: 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5D2EFD">
              <w:rPr>
                <w:rFonts w:ascii="Arial" w:hAnsi="Arial" w:cs="Arial"/>
                <w:lang w:val="en-US"/>
              </w:rPr>
              <w:t xml:space="preserve"> GP, SN, other BG (variable)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Dysarthria, deafness, seizures, cognitive impairment, hypogonadism, alopecia, diabetes mellitus, thyroid dysfunction, acanthosis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nigran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keratoconu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5D2EFD">
              <w:rPr>
                <w:rFonts w:ascii="Arial" w:hAnsi="Arial" w:cs="Arial"/>
                <w:lang w:val="en-US"/>
              </w:rPr>
              <w:t>camptodactyly</w:t>
            </w:r>
            <w:proofErr w:type="spellEnd"/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>: n/a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 xml:space="preserve">OMIM </w:t>
            </w:r>
            <w:r w:rsidRPr="005D2EFD">
              <w:rPr>
                <w:rFonts w:ascii="Arial" w:hAnsi="Arial" w:cs="Arial"/>
                <w:color w:val="454545"/>
                <w:lang w:val="en-US"/>
              </w:rPr>
              <w:t>24108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F3CCF" w:rsidRPr="005D2EFD" w:rsidTr="00EA2276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BIA/DYT-</w:t>
            </w:r>
            <w:r w:rsidRPr="005D2EFD">
              <w:rPr>
                <w:rFonts w:ascii="Arial" w:hAnsi="Arial" w:cs="Arial"/>
                <w:i/>
                <w:lang w:val="en-US"/>
              </w:rPr>
              <w:t>PANK2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aaG91PC9BdXRob3I+PFllYXI+MjAwMTwvWWVhcj48UmVj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aaG91PC9BdXRob3I+PFllYXI+MjAwMTwvWWVhcj48UmVj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</w:fldData>
              </w:fldCha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9]</w:t>
            </w:r>
            <w:r w:rsidR="00F82EF8" w:rsidRPr="005D2EFD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F82EF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parkinsonism,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YWs8L0F1dGhvcj48WWVhcj4yMDExPC9ZZWFyPjxSZWNO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YWs8L0F1dGhvcj48WWVhcj4yMDExPC9ZZWFyPjxSZWNO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</w:fldData>
              </w:fldCha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F82EF8" w:rsidRPr="005D2EFD">
              <w:rPr>
                <w:rFonts w:ascii="Arial" w:hAnsi="Arial" w:cs="Arial"/>
                <w:noProof/>
                <w:vertAlign w:val="superscript"/>
                <w:lang w:val="en-US"/>
              </w:rPr>
              <w:t>[40]</w:t>
            </w:r>
            <w:r w:rsidR="00F82EF8" w:rsidRPr="005D2EFD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5D2EFD">
              <w:rPr>
                <w:rFonts w:ascii="Arial" w:hAnsi="Arial" w:cs="Arial"/>
                <w:lang w:val="en-US"/>
              </w:rPr>
              <w:t xml:space="preserve"> chorea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Pantothenate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kinase-associated neurodegeneration (PKAN): 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5D2EFD">
              <w:rPr>
                <w:rFonts w:ascii="Arial" w:hAnsi="Arial" w:cs="Arial"/>
                <w:lang w:val="en-US"/>
              </w:rPr>
              <w:t xml:space="preserve"> GP – eye of the tiger sign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D2EFD">
              <w:rPr>
                <w:rFonts w:ascii="Arial" w:hAnsi="Arial" w:cs="Arial"/>
                <w:lang w:val="en-US"/>
              </w:rPr>
              <w:t xml:space="preserve"> </w:t>
            </w:r>
            <w:r w:rsidRPr="005D2EFD">
              <w:rPr>
                <w:rFonts w:ascii="Arial" w:hAnsi="Arial" w:cs="Arial"/>
                <w:lang w:val="en-US"/>
              </w:rPr>
              <w:lastRenderedPageBreak/>
              <w:t>Spasticity, dysarthria, cognitive decline, gaze palsy, psychiatric symptoms, pigmentary retinopathy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D2EFD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5D2EFD">
              <w:rPr>
                <w:rFonts w:ascii="Arial" w:hAnsi="Arial" w:cs="Arial"/>
                <w:lang w:val="en-US"/>
              </w:rPr>
              <w:t xml:space="preserve"> http://www.ncbi.nlm.nih.gov/books/NBK121988/</w:t>
            </w:r>
          </w:p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OMIM 23420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F3CCF" w:rsidRPr="005D2EFD" w:rsidRDefault="001F3CCF" w:rsidP="00EA227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D2EFD">
              <w:rPr>
                <w:rFonts w:ascii="Arial" w:hAnsi="Arial" w:cs="Arial"/>
                <w:lang w:val="en-US"/>
              </w:rPr>
              <w:t>NBIA1</w:t>
            </w:r>
          </w:p>
        </w:tc>
      </w:tr>
    </w:tbl>
    <w:p w:rsidR="001F3CCF" w:rsidRPr="005D2EFD" w:rsidRDefault="001F3CCF" w:rsidP="001F3CCF">
      <w:pPr>
        <w:spacing w:line="480" w:lineRule="auto"/>
        <w:rPr>
          <w:rFonts w:ascii="Arial" w:hAnsi="Arial" w:cs="Arial"/>
          <w:lang w:val="en-US"/>
        </w:rPr>
      </w:pPr>
    </w:p>
    <w:p w:rsidR="00A05E9D" w:rsidRPr="005D2EFD" w:rsidRDefault="00A05E9D"/>
    <w:p w:rsidR="00A05E9D" w:rsidRPr="005D2EFD" w:rsidRDefault="00A05E9D"/>
    <w:p w:rsidR="00F82EF8" w:rsidRPr="005D2EFD" w:rsidRDefault="00A05E9D" w:rsidP="00F82EF8">
      <w:pPr>
        <w:pStyle w:val="EndNoteBibliography"/>
        <w:spacing w:after="0"/>
        <w:ind w:left="720" w:hanging="720"/>
      </w:pPr>
      <w:r w:rsidRPr="005D2EFD">
        <w:fldChar w:fldCharType="begin"/>
      </w:r>
      <w:r w:rsidRPr="005D2EFD">
        <w:instrText xml:space="preserve"> ADDIN EN.REFLIST </w:instrText>
      </w:r>
      <w:r w:rsidRPr="005D2EFD">
        <w:fldChar w:fldCharType="separate"/>
      </w:r>
      <w:r w:rsidR="00F82EF8" w:rsidRPr="005D2EFD">
        <w:t>1.</w:t>
      </w:r>
      <w:r w:rsidR="00F82EF8" w:rsidRPr="005D2EFD">
        <w:tab/>
        <w:t xml:space="preserve">Group, H.s.D.C.R., </w:t>
      </w:r>
      <w:r w:rsidR="00F82EF8" w:rsidRPr="005D2EFD">
        <w:rPr>
          <w:i/>
        </w:rPr>
        <w:t>A novel gene containing a trinucleotide repeat that is expanded and unstable on Huntington's disease chromosomes. The Huntington's Disease Collaborative Research Group.</w:t>
      </w:r>
      <w:r w:rsidR="00F82EF8" w:rsidRPr="005D2EFD">
        <w:t xml:space="preserve"> Cell, 1993. </w:t>
      </w:r>
      <w:r w:rsidR="00F82EF8" w:rsidRPr="005D2EFD">
        <w:rPr>
          <w:b/>
        </w:rPr>
        <w:t>72</w:t>
      </w:r>
      <w:r w:rsidR="00F82EF8" w:rsidRPr="005D2EFD">
        <w:t>(6): p. 971-8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.</w:t>
      </w:r>
      <w:r w:rsidRPr="005D2EFD">
        <w:tab/>
        <w:t xml:space="preserve">Laplanche, J.L., et al., </w:t>
      </w:r>
      <w:r w:rsidRPr="005D2EFD">
        <w:rPr>
          <w:i/>
        </w:rPr>
        <w:t>Prominent psychiatric features and early onset in an inherited prion disease with a new insertional mutation in the prion protein gene.</w:t>
      </w:r>
      <w:r w:rsidRPr="005D2EFD">
        <w:t xml:space="preserve"> Brain, 1999. </w:t>
      </w:r>
      <w:r w:rsidRPr="005D2EFD">
        <w:rPr>
          <w:b/>
        </w:rPr>
        <w:t>122 ( Pt 12)</w:t>
      </w:r>
      <w:r w:rsidRPr="005D2EFD">
        <w:t>: p. 2375-86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.</w:t>
      </w:r>
      <w:r w:rsidRPr="005D2EFD">
        <w:tab/>
        <w:t xml:space="preserve">Margolis, R.L., et al., </w:t>
      </w:r>
      <w:r w:rsidRPr="005D2EFD">
        <w:rPr>
          <w:i/>
        </w:rPr>
        <w:t>A disorder similar to Huntington's disease is associated with a novel CAG repeat expansion.</w:t>
      </w:r>
      <w:r w:rsidRPr="005D2EFD">
        <w:t xml:space="preserve"> Ann Neurol, 2001. </w:t>
      </w:r>
      <w:r w:rsidRPr="005D2EFD">
        <w:rPr>
          <w:b/>
        </w:rPr>
        <w:t>50</w:t>
      </w:r>
      <w:r w:rsidRPr="005D2EFD">
        <w:t>(6): p. 373-80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4.</w:t>
      </w:r>
      <w:r w:rsidRPr="005D2EFD">
        <w:tab/>
        <w:t xml:space="preserve">Breedveld, G.J., et al., </w:t>
      </w:r>
      <w:r w:rsidRPr="005D2EFD">
        <w:rPr>
          <w:i/>
        </w:rPr>
        <w:t>Mutations in TITF-1 are associated with benign hereditary chorea.</w:t>
      </w:r>
      <w:r w:rsidRPr="005D2EFD">
        <w:t xml:space="preserve"> Hum Mol Genet, 2002. </w:t>
      </w:r>
      <w:r w:rsidRPr="005D2EFD">
        <w:rPr>
          <w:b/>
        </w:rPr>
        <w:t>11</w:t>
      </w:r>
      <w:r w:rsidRPr="005D2EFD">
        <w:t>(8): p. 971-9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5.</w:t>
      </w:r>
      <w:r w:rsidRPr="005D2EFD">
        <w:tab/>
        <w:t xml:space="preserve">Carre, A., et al., </w:t>
      </w:r>
      <w:r w:rsidRPr="005D2EFD">
        <w:rPr>
          <w:i/>
        </w:rPr>
        <w:t>Five new TTF1/NKX2.1 mutations in brain-lung-thyroid syndrome: rescue by PAX8 synergism in one case.</w:t>
      </w:r>
      <w:r w:rsidRPr="005D2EFD">
        <w:t xml:space="preserve"> Human Molecular Genetics, 2009. </w:t>
      </w:r>
      <w:r w:rsidRPr="005D2EFD">
        <w:rPr>
          <w:b/>
        </w:rPr>
        <w:t>18</w:t>
      </w:r>
      <w:r w:rsidRPr="005D2EFD">
        <w:t>(12): p. 2266-76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6.</w:t>
      </w:r>
      <w:r w:rsidRPr="005D2EFD">
        <w:tab/>
        <w:t xml:space="preserve">Rampoldi, L., et al., </w:t>
      </w:r>
      <w:r w:rsidRPr="005D2EFD">
        <w:rPr>
          <w:i/>
        </w:rPr>
        <w:t>A conserved sorting-associated protein is mutant in chorea-acanthocytosis.</w:t>
      </w:r>
      <w:r w:rsidRPr="005D2EFD">
        <w:t xml:space="preserve"> Nat Genet, 2001. </w:t>
      </w:r>
      <w:r w:rsidRPr="005D2EFD">
        <w:rPr>
          <w:b/>
        </w:rPr>
        <w:t>28</w:t>
      </w:r>
      <w:r w:rsidRPr="005D2EFD">
        <w:t>(2): p. 119-20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7.</w:t>
      </w:r>
      <w:r w:rsidRPr="005D2EFD">
        <w:tab/>
        <w:t xml:space="preserve">Ueno, S., et al., </w:t>
      </w:r>
      <w:r w:rsidRPr="005D2EFD">
        <w:rPr>
          <w:i/>
        </w:rPr>
        <w:t>The gene encoding a newly discovered protein, chorein, is mutated in chorea-acanthocytosis.</w:t>
      </w:r>
      <w:r w:rsidRPr="005D2EFD">
        <w:t xml:space="preserve"> Nat Genet, 2001. </w:t>
      </w:r>
      <w:r w:rsidRPr="005D2EFD">
        <w:rPr>
          <w:b/>
        </w:rPr>
        <w:t>28</w:t>
      </w:r>
      <w:r w:rsidRPr="005D2EFD">
        <w:t>(2): p. 121-2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8.</w:t>
      </w:r>
      <w:r w:rsidRPr="005D2EFD">
        <w:tab/>
        <w:t xml:space="preserve">Velayos Baeza, A., et al., </w:t>
      </w:r>
      <w:r w:rsidRPr="005D2EFD">
        <w:rPr>
          <w:i/>
        </w:rPr>
        <w:t>Chorea-Acanthocytosis</w:t>
      </w:r>
      <w:r w:rsidRPr="005D2EFD">
        <w:t xml:space="preserve">, in </w:t>
      </w:r>
      <w:r w:rsidRPr="005D2EFD">
        <w:rPr>
          <w:i/>
        </w:rPr>
        <w:t>GeneReviews(R)</w:t>
      </w:r>
      <w:r w:rsidRPr="005D2EFD">
        <w:t>, R.A. Pagon, et al., Editors. 1993: Seattle (WA)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9.</w:t>
      </w:r>
      <w:r w:rsidRPr="005D2EFD">
        <w:tab/>
        <w:t xml:space="preserve">Baeza, A.V., et al., </w:t>
      </w:r>
      <w:r w:rsidRPr="005D2EFD">
        <w:rPr>
          <w:i/>
        </w:rPr>
        <w:t>Chorea-Acanthocytosis</w:t>
      </w:r>
      <w:r w:rsidRPr="005D2EFD">
        <w:t xml:space="preserve">, in </w:t>
      </w:r>
      <w:r w:rsidRPr="005D2EFD">
        <w:rPr>
          <w:i/>
        </w:rPr>
        <w:t>GeneReviews</w:t>
      </w:r>
      <w:r w:rsidRPr="005D2EFD">
        <w:t>, R.A. Pagon, et al., Editors. 2014, University of Washington: Seattle (WA)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0.</w:t>
      </w:r>
      <w:r w:rsidRPr="005D2EFD">
        <w:tab/>
        <w:t xml:space="preserve">Ho, M., et al., </w:t>
      </w:r>
      <w:r w:rsidRPr="005D2EFD">
        <w:rPr>
          <w:i/>
        </w:rPr>
        <w:t>Isolation of the gene for McLeod syndrome that encodes a novel membrane transport protein.</w:t>
      </w:r>
      <w:r w:rsidRPr="005D2EFD">
        <w:t xml:space="preserve"> Cell, 1994. </w:t>
      </w:r>
      <w:r w:rsidRPr="005D2EFD">
        <w:rPr>
          <w:b/>
        </w:rPr>
        <w:t>77</w:t>
      </w:r>
      <w:r w:rsidRPr="005D2EFD">
        <w:t>(6): p. 869-80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1.</w:t>
      </w:r>
      <w:r w:rsidRPr="005D2EFD">
        <w:tab/>
        <w:t xml:space="preserve">Jung, H.H., A. Danek, and R.H. Walker, </w:t>
      </w:r>
      <w:r w:rsidRPr="005D2EFD">
        <w:rPr>
          <w:i/>
        </w:rPr>
        <w:t>Neuroacanthocytosis syndromes.</w:t>
      </w:r>
      <w:r w:rsidRPr="005D2EFD">
        <w:t xml:space="preserve"> Orphanet J Rare Dis, 2011. </w:t>
      </w:r>
      <w:r w:rsidRPr="005D2EFD">
        <w:rPr>
          <w:b/>
        </w:rPr>
        <w:t>6</w:t>
      </w:r>
      <w:r w:rsidRPr="005D2EFD">
        <w:t>: p. 68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lastRenderedPageBreak/>
        <w:t>12.</w:t>
      </w:r>
      <w:r w:rsidRPr="005D2EFD">
        <w:tab/>
        <w:t xml:space="preserve">Curtis, A.R., et al., </w:t>
      </w:r>
      <w:r w:rsidRPr="005D2EFD">
        <w:rPr>
          <w:i/>
        </w:rPr>
        <w:t>Mutation in the gene encoding ferritin light polypeptide causes dominant adult-onset basal ganglia disease.</w:t>
      </w:r>
      <w:r w:rsidRPr="005D2EFD">
        <w:t xml:space="preserve"> Nat Genet, 2001. </w:t>
      </w:r>
      <w:r w:rsidRPr="005D2EFD">
        <w:rPr>
          <w:b/>
        </w:rPr>
        <w:t>28</w:t>
      </w:r>
      <w:r w:rsidRPr="005D2EFD">
        <w:t>(4): p. 350-4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3.</w:t>
      </w:r>
      <w:r w:rsidRPr="005D2EFD">
        <w:tab/>
        <w:t xml:space="preserve">Chinnery, P.F., et al., </w:t>
      </w:r>
      <w:r w:rsidRPr="005D2EFD">
        <w:rPr>
          <w:i/>
        </w:rPr>
        <w:t>Clinical features and natural history of neuroferritinopathy caused by the FTL1 460InsA mutation.</w:t>
      </w:r>
      <w:r w:rsidRPr="005D2EFD">
        <w:t xml:space="preserve"> Brain, 2007. </w:t>
      </w:r>
      <w:r w:rsidRPr="005D2EFD">
        <w:rPr>
          <w:b/>
        </w:rPr>
        <w:t>130</w:t>
      </w:r>
      <w:r w:rsidRPr="005D2EFD">
        <w:t>(Pt 1): p. 110-9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4.</w:t>
      </w:r>
      <w:r w:rsidRPr="005D2EFD">
        <w:tab/>
        <w:t xml:space="preserve">Mencacci, N.E., et al., </w:t>
      </w:r>
      <w:r w:rsidRPr="005D2EFD">
        <w:rPr>
          <w:i/>
        </w:rPr>
        <w:t>De Novo Mutations in PDE10A Cause Childhood-Onset Chorea with Bilateral Striatal Lesions.</w:t>
      </w:r>
      <w:r w:rsidRPr="005D2EFD">
        <w:t xml:space="preserve"> Am J Hum Genet, 2016. </w:t>
      </w:r>
      <w:r w:rsidRPr="005D2EFD">
        <w:rPr>
          <w:b/>
        </w:rPr>
        <w:t>98</w:t>
      </w:r>
      <w:r w:rsidRPr="005D2EFD">
        <w:t>(4): p. 763-71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5.</w:t>
      </w:r>
      <w:r w:rsidRPr="005D2EFD">
        <w:tab/>
        <w:t xml:space="preserve">Diggle, C.P., et al., </w:t>
      </w:r>
      <w:r w:rsidRPr="005D2EFD">
        <w:rPr>
          <w:i/>
        </w:rPr>
        <w:t>Biallelic Mutations in PDE10A Lead to Loss of Striatal PDE10A and a Hyperkinetic Movement Disorder with Onset in Infancy.</w:t>
      </w:r>
      <w:r w:rsidRPr="005D2EFD">
        <w:t xml:space="preserve"> Am J Hum Genet, 2016. </w:t>
      </w:r>
      <w:r w:rsidRPr="005D2EFD">
        <w:rPr>
          <w:b/>
        </w:rPr>
        <w:t>98</w:t>
      </w:r>
      <w:r w:rsidRPr="005D2EFD">
        <w:t>(4): p. 735-4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6.</w:t>
      </w:r>
      <w:r w:rsidRPr="005D2EFD">
        <w:tab/>
        <w:t xml:space="preserve">Chen, Y.Z., et al., </w:t>
      </w:r>
      <w:r w:rsidRPr="005D2EFD">
        <w:rPr>
          <w:i/>
        </w:rPr>
        <w:t>Autosomal dominant familial dyskinesia and facial myokymia: single exome sequencing identifies a mutation in adenylyl cyclase 5.</w:t>
      </w:r>
      <w:r w:rsidRPr="005D2EFD">
        <w:t xml:space="preserve"> Archives of Neurology, 2012. </w:t>
      </w:r>
      <w:r w:rsidRPr="005D2EFD">
        <w:rPr>
          <w:b/>
        </w:rPr>
        <w:t>69</w:t>
      </w:r>
      <w:r w:rsidRPr="005D2EFD">
        <w:t>(5): p. 630-5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7.</w:t>
      </w:r>
      <w:r w:rsidRPr="005D2EFD">
        <w:tab/>
        <w:t xml:space="preserve">Gibbs, R.A. and C.T. Caskey, </w:t>
      </w:r>
      <w:r w:rsidRPr="005D2EFD">
        <w:rPr>
          <w:i/>
        </w:rPr>
        <w:t>Identification and localization of mutations at the Lesch-Nyhan locus by ribonuclease A cleavage.</w:t>
      </w:r>
      <w:r w:rsidRPr="005D2EFD">
        <w:t xml:space="preserve"> Science, 1987. </w:t>
      </w:r>
      <w:r w:rsidRPr="005D2EFD">
        <w:rPr>
          <w:b/>
        </w:rPr>
        <w:t>236</w:t>
      </w:r>
      <w:r w:rsidRPr="005D2EFD">
        <w:t>(4799): p. 303-5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8.</w:t>
      </w:r>
      <w:r w:rsidRPr="005D2EFD">
        <w:tab/>
        <w:t xml:space="preserve">Jinnah, H.A., et al., </w:t>
      </w:r>
      <w:r w:rsidRPr="005D2EFD">
        <w:rPr>
          <w:i/>
        </w:rPr>
        <w:t>Delineation of the motor disorder of Lesch-Nyhan disease.</w:t>
      </w:r>
      <w:r w:rsidRPr="005D2EFD">
        <w:t xml:space="preserve"> Brain, 2006. </w:t>
      </w:r>
      <w:r w:rsidRPr="005D2EFD">
        <w:rPr>
          <w:b/>
        </w:rPr>
        <w:t>129</w:t>
      </w:r>
      <w:r w:rsidRPr="005D2EFD">
        <w:t>(Pt 5): p. 1201-17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19.</w:t>
      </w:r>
      <w:r w:rsidRPr="005D2EFD">
        <w:tab/>
        <w:t xml:space="preserve">Fukao, T., C.R. Scriver, and N. Kondo, </w:t>
      </w:r>
      <w:r w:rsidRPr="005D2EFD">
        <w:rPr>
          <w:i/>
        </w:rPr>
        <w:t>The clinical phenotype and outcome of mitochondrial acetoacetyl-CoA thiolase deficiency (beta-ketothiolase or T2 deficiency) in 26 enzymatically proved and mutation-defined patients.</w:t>
      </w:r>
      <w:r w:rsidRPr="005D2EFD">
        <w:t xml:space="preserve"> Mol Genet Metab, 2001. </w:t>
      </w:r>
      <w:r w:rsidRPr="005D2EFD">
        <w:rPr>
          <w:b/>
        </w:rPr>
        <w:t>72</w:t>
      </w:r>
      <w:r w:rsidRPr="005D2EFD">
        <w:t>(2): p. 109-14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0.</w:t>
      </w:r>
      <w:r w:rsidRPr="005D2EFD">
        <w:tab/>
        <w:t xml:space="preserve">Mitchell GA, F.T., </w:t>
      </w:r>
      <w:r w:rsidRPr="005D2EFD">
        <w:rPr>
          <w:i/>
        </w:rPr>
        <w:t>Inborn errors of ketone body metabolism</w:t>
      </w:r>
      <w:r w:rsidRPr="005D2EFD">
        <w:t xml:space="preserve">, in </w:t>
      </w:r>
      <w:r w:rsidRPr="005D2EFD">
        <w:rPr>
          <w:i/>
        </w:rPr>
        <w:t>The metabolic and molecular bases of inherited disease</w:t>
      </w:r>
      <w:r w:rsidRPr="005D2EFD">
        <w:t>, C.R. Scriver, et al., Editors. 2001, McGraw-Hill: New York. p. 2327–56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1.</w:t>
      </w:r>
      <w:r w:rsidRPr="005D2EFD">
        <w:tab/>
        <w:t xml:space="preserve">Biery, B.J., et al., </w:t>
      </w:r>
      <w:r w:rsidRPr="005D2EFD">
        <w:rPr>
          <w:i/>
        </w:rPr>
        <w:t>Gene structure and mutations of glutaryl-coenzyme A dehydrogenase: impaired association of enzyme subunits that is due to an A421V substitution causes glutaric acidemia type I in the Amish.</w:t>
      </w:r>
      <w:r w:rsidRPr="005D2EFD">
        <w:t xml:space="preserve"> Am J Hum Genet, 1996. </w:t>
      </w:r>
      <w:r w:rsidRPr="005D2EFD">
        <w:rPr>
          <w:b/>
        </w:rPr>
        <w:t>59</w:t>
      </w:r>
      <w:r w:rsidRPr="005D2EFD">
        <w:t>(5): p. 1006-11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2.</w:t>
      </w:r>
      <w:r w:rsidRPr="005D2EFD">
        <w:tab/>
        <w:t xml:space="preserve">Gitiaux, C., et al., </w:t>
      </w:r>
      <w:r w:rsidRPr="005D2EFD">
        <w:rPr>
          <w:i/>
        </w:rPr>
        <w:t>Spectrum of movement disorders associated with glutaric aciduria type 1: a study of 16 patients.</w:t>
      </w:r>
      <w:r w:rsidRPr="005D2EFD">
        <w:t xml:space="preserve"> Mov Disord, 2008. </w:t>
      </w:r>
      <w:r w:rsidRPr="005D2EFD">
        <w:rPr>
          <w:b/>
        </w:rPr>
        <w:t>23</w:t>
      </w:r>
      <w:r w:rsidRPr="005D2EFD">
        <w:t>(16): p. 2392-7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3.</w:t>
      </w:r>
      <w:r w:rsidRPr="005D2EFD">
        <w:tab/>
        <w:t xml:space="preserve">Harting, I., et al., </w:t>
      </w:r>
      <w:r w:rsidRPr="005D2EFD">
        <w:rPr>
          <w:i/>
        </w:rPr>
        <w:t>Dynamic changes of striatal and extrastriatal abnormalities in glutaric aciduria type I.</w:t>
      </w:r>
      <w:r w:rsidRPr="005D2EFD">
        <w:t xml:space="preserve"> Brain, 2009. </w:t>
      </w:r>
      <w:r w:rsidRPr="005D2EFD">
        <w:rPr>
          <w:b/>
        </w:rPr>
        <w:t>132</w:t>
      </w:r>
      <w:r w:rsidRPr="005D2EFD">
        <w:t>(Pt 7): p. 1764-82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4.</w:t>
      </w:r>
      <w:r w:rsidRPr="005D2EFD">
        <w:tab/>
        <w:t xml:space="preserve">Kolker, S., et al., </w:t>
      </w:r>
      <w:r w:rsidRPr="005D2EFD">
        <w:rPr>
          <w:i/>
        </w:rPr>
        <w:t>Diagnosis and management of glutaric aciduria type I--revised recommendations.</w:t>
      </w:r>
      <w:r w:rsidRPr="005D2EFD">
        <w:t xml:space="preserve"> Journal of Inherited Metabolic Disease, 2011. </w:t>
      </w:r>
      <w:r w:rsidRPr="005D2EFD">
        <w:rPr>
          <w:b/>
        </w:rPr>
        <w:t>34</w:t>
      </w:r>
      <w:r w:rsidRPr="005D2EFD">
        <w:t>(3): p. 677-94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5.</w:t>
      </w:r>
      <w:r w:rsidRPr="005D2EFD">
        <w:tab/>
        <w:t xml:space="preserve">Jansen, R. and F.D. Ledley, </w:t>
      </w:r>
      <w:r w:rsidRPr="005D2EFD">
        <w:rPr>
          <w:i/>
        </w:rPr>
        <w:t>Heterozygous mutations at the mut locus in fibroblasts with mut0 methylmalonic acidemia identified by polymerase-chain-reaction cDNA cloning.</w:t>
      </w:r>
      <w:r w:rsidRPr="005D2EFD">
        <w:t xml:space="preserve"> Am J Hum Genet, 1990. </w:t>
      </w:r>
      <w:r w:rsidRPr="005D2EFD">
        <w:rPr>
          <w:b/>
        </w:rPr>
        <w:t>47</w:t>
      </w:r>
      <w:r w:rsidRPr="005D2EFD">
        <w:t>(5): p. 808-14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6.</w:t>
      </w:r>
      <w:r w:rsidRPr="005D2EFD">
        <w:tab/>
        <w:t xml:space="preserve">Kolker, S., et al., </w:t>
      </w:r>
      <w:r w:rsidRPr="005D2EFD">
        <w:rPr>
          <w:i/>
        </w:rPr>
        <w:t>The phenotypic spectrum of organic acidurias and urea cycle disorders. Part 2: the evolving clinical phenotype.</w:t>
      </w:r>
      <w:r w:rsidRPr="005D2EFD">
        <w:t xml:space="preserve"> J Inherit Metab Dis, 2015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7.</w:t>
      </w:r>
      <w:r w:rsidRPr="005D2EFD">
        <w:tab/>
        <w:t xml:space="preserve">Richard, E., et al., </w:t>
      </w:r>
      <w:r w:rsidRPr="005D2EFD">
        <w:rPr>
          <w:i/>
        </w:rPr>
        <w:t>Three novel splice mutations in the PCCA gene causing identical exon skipping in propionic acidemia patients.</w:t>
      </w:r>
      <w:r w:rsidRPr="005D2EFD">
        <w:t xml:space="preserve"> Hum Genet, 1997. </w:t>
      </w:r>
      <w:r w:rsidRPr="005D2EFD">
        <w:rPr>
          <w:b/>
        </w:rPr>
        <w:t>101</w:t>
      </w:r>
      <w:r w:rsidRPr="005D2EFD">
        <w:t>(1): p. 93-6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8.</w:t>
      </w:r>
      <w:r w:rsidRPr="005D2EFD">
        <w:tab/>
        <w:t xml:space="preserve">Renton, A.E., et al., </w:t>
      </w:r>
      <w:r w:rsidRPr="005D2EFD">
        <w:rPr>
          <w:i/>
        </w:rPr>
        <w:t>A hexanucleotide repeat expansion in C9ORF72 is the cause of chromosome 9p21-linked ALS-FTD.</w:t>
      </w:r>
      <w:r w:rsidRPr="005D2EFD">
        <w:t xml:space="preserve"> Neuron, 2011. </w:t>
      </w:r>
      <w:r w:rsidRPr="005D2EFD">
        <w:rPr>
          <w:b/>
        </w:rPr>
        <w:t>72</w:t>
      </w:r>
      <w:r w:rsidRPr="005D2EFD">
        <w:t>(2): p. 257-68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29.</w:t>
      </w:r>
      <w:r w:rsidRPr="005D2EFD">
        <w:tab/>
        <w:t xml:space="preserve">Hensman Moss, D.J., et al., </w:t>
      </w:r>
      <w:r w:rsidRPr="005D2EFD">
        <w:rPr>
          <w:i/>
        </w:rPr>
        <w:t>C9orf72 expansions are the most common genetic cause of Huntington disease phenocopies.</w:t>
      </w:r>
      <w:r w:rsidRPr="005D2EFD">
        <w:t xml:space="preserve"> Neurology, 2014. </w:t>
      </w:r>
      <w:r w:rsidRPr="005D2EFD">
        <w:rPr>
          <w:b/>
        </w:rPr>
        <w:t>82</w:t>
      </w:r>
      <w:r w:rsidRPr="005D2EFD">
        <w:t>(4): p. 292-9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0.</w:t>
      </w:r>
      <w:r w:rsidRPr="005D2EFD">
        <w:tab/>
        <w:t xml:space="preserve">Koide, R., et al., </w:t>
      </w:r>
      <w:r w:rsidRPr="005D2EFD">
        <w:rPr>
          <w:i/>
        </w:rPr>
        <w:t>A neurological disease caused by an expanded CAG trinucleotide repeat in the TATA-binding protein gene: a new polyglutamine disease?</w:t>
      </w:r>
      <w:r w:rsidRPr="005D2EFD">
        <w:t xml:space="preserve"> Hum Mol Genet, 1999. </w:t>
      </w:r>
      <w:r w:rsidRPr="005D2EFD">
        <w:rPr>
          <w:b/>
        </w:rPr>
        <w:t>8</w:t>
      </w:r>
      <w:r w:rsidRPr="005D2EFD">
        <w:t>(11): p. 2047-5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lastRenderedPageBreak/>
        <w:t>31.</w:t>
      </w:r>
      <w:r w:rsidRPr="005D2EFD">
        <w:tab/>
        <w:t xml:space="preserve">Schneider, S.A., et al., </w:t>
      </w:r>
      <w:r w:rsidRPr="005D2EFD">
        <w:rPr>
          <w:i/>
        </w:rPr>
        <w:t>Phenotypic homogeneity of the Huntington disease-like presentation in a SCA17 family.</w:t>
      </w:r>
      <w:r w:rsidRPr="005D2EFD">
        <w:t xml:space="preserve"> Neurology, 2006. </w:t>
      </w:r>
      <w:r w:rsidRPr="005D2EFD">
        <w:rPr>
          <w:b/>
        </w:rPr>
        <w:t>67</w:t>
      </w:r>
      <w:r w:rsidRPr="005D2EFD">
        <w:t>(9): p. 1701-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2.</w:t>
      </w:r>
      <w:r w:rsidRPr="005D2EFD">
        <w:tab/>
        <w:t xml:space="preserve">Koide, R., et al., </w:t>
      </w:r>
      <w:r w:rsidRPr="005D2EFD">
        <w:rPr>
          <w:i/>
        </w:rPr>
        <w:t>Unstable expansion of CAG repeat in hereditary dentatorubral-pallidoluysian atrophy (DRPLA).</w:t>
      </w:r>
      <w:r w:rsidRPr="005D2EFD">
        <w:t xml:space="preserve"> Nat Genet, 1994. </w:t>
      </w:r>
      <w:r w:rsidRPr="005D2EFD">
        <w:rPr>
          <w:b/>
        </w:rPr>
        <w:t>6</w:t>
      </w:r>
      <w:r w:rsidRPr="005D2EFD">
        <w:t>(1): p. 9-1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3.</w:t>
      </w:r>
      <w:r w:rsidRPr="005D2EFD">
        <w:tab/>
        <w:t xml:space="preserve">Nørremølle, A., et al., </w:t>
      </w:r>
      <w:r w:rsidRPr="005D2EFD">
        <w:rPr>
          <w:i/>
        </w:rPr>
        <w:t>Elongated CAG repeats of the B37 gene in a Danish family with dentato-rubro-pallido-luysian atrophy.</w:t>
      </w:r>
      <w:r w:rsidRPr="005D2EFD">
        <w:t xml:space="preserve"> Human Genetics, 1995. </w:t>
      </w:r>
      <w:r w:rsidRPr="005D2EFD">
        <w:rPr>
          <w:b/>
        </w:rPr>
        <w:t>95</w:t>
      </w:r>
      <w:r w:rsidRPr="005D2EFD">
        <w:t>(3): p. 313-318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4.</w:t>
      </w:r>
      <w:r w:rsidRPr="005D2EFD">
        <w:tab/>
        <w:t xml:space="preserve">Harris, Z.L., et al., </w:t>
      </w:r>
      <w:r w:rsidRPr="005D2EFD">
        <w:rPr>
          <w:i/>
        </w:rPr>
        <w:t>Aceruloplasminemia: molecular characterization of this disorder of iron metabolism.</w:t>
      </w:r>
      <w:r w:rsidRPr="005D2EFD">
        <w:t xml:space="preserve"> Proc Natl Acad Sci U S A, 1995. </w:t>
      </w:r>
      <w:r w:rsidRPr="005D2EFD">
        <w:rPr>
          <w:b/>
        </w:rPr>
        <w:t>92</w:t>
      </w:r>
      <w:r w:rsidRPr="005D2EFD">
        <w:t>(7): p. 2539-43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5.</w:t>
      </w:r>
      <w:r w:rsidRPr="005D2EFD">
        <w:tab/>
        <w:t xml:space="preserve">McNeill, A., et al., </w:t>
      </w:r>
      <w:r w:rsidRPr="005D2EFD">
        <w:rPr>
          <w:i/>
        </w:rPr>
        <w:t>The neurological presentation of ceruloplasmin gene mutations.</w:t>
      </w:r>
      <w:r w:rsidRPr="005D2EFD">
        <w:t xml:space="preserve"> European Neurology, 2008. </w:t>
      </w:r>
      <w:r w:rsidRPr="005D2EFD">
        <w:rPr>
          <w:b/>
        </w:rPr>
        <w:t>60</w:t>
      </w:r>
      <w:r w:rsidRPr="005D2EFD">
        <w:t>(4): p. 200-5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6.</w:t>
      </w:r>
      <w:r w:rsidRPr="005D2EFD">
        <w:tab/>
        <w:t xml:space="preserve">Alazami, A.M., et al., </w:t>
      </w:r>
      <w:r w:rsidRPr="005D2EFD">
        <w:rPr>
          <w:i/>
        </w:rPr>
        <w:t>Mutations in C2orf37, encoding a nucleolar protein, cause hypogonadism, alopecia, diabetes mellitus, mental retardation, and extrapyramidal syndrome.</w:t>
      </w:r>
      <w:r w:rsidRPr="005D2EFD">
        <w:t xml:space="preserve"> Am J Hum Genet, 2008. </w:t>
      </w:r>
      <w:r w:rsidRPr="005D2EFD">
        <w:rPr>
          <w:b/>
        </w:rPr>
        <w:t>83</w:t>
      </w:r>
      <w:r w:rsidRPr="005D2EFD">
        <w:t>(6): p. 684-91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7.</w:t>
      </w:r>
      <w:r w:rsidRPr="005D2EFD">
        <w:tab/>
        <w:t xml:space="preserve">Al-Semari, A. and S. Bohlega, </w:t>
      </w:r>
      <w:r w:rsidRPr="005D2EFD">
        <w:rPr>
          <w:i/>
        </w:rPr>
        <w:t>Autosomal-recessive syndrome with alopecia, hypogonadism, progressive extra-pyramidal disorder, white matter disease, sensory neural deafness, diabetes mellitus, and low IGF1.</w:t>
      </w:r>
      <w:r w:rsidRPr="005D2EFD">
        <w:t xml:space="preserve"> Am J Med Genet A, 2007. </w:t>
      </w:r>
      <w:r w:rsidRPr="005D2EFD">
        <w:rPr>
          <w:b/>
        </w:rPr>
        <w:t>143a</w:t>
      </w:r>
      <w:r w:rsidRPr="005D2EFD">
        <w:t>(2): p. 149-60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8.</w:t>
      </w:r>
      <w:r w:rsidRPr="005D2EFD">
        <w:tab/>
        <w:t xml:space="preserve">Schneider, S.A. and K.P. Bhatia, </w:t>
      </w:r>
      <w:r w:rsidRPr="005D2EFD">
        <w:rPr>
          <w:i/>
        </w:rPr>
        <w:t>Dystonia in the Woodhouse Sakati syndrome: A new family and literature review.</w:t>
      </w:r>
      <w:r w:rsidRPr="005D2EFD">
        <w:t xml:space="preserve"> Mov Disord, 2008. </w:t>
      </w:r>
      <w:r w:rsidRPr="005D2EFD">
        <w:rPr>
          <w:b/>
        </w:rPr>
        <w:t>23</w:t>
      </w:r>
      <w:r w:rsidRPr="005D2EFD">
        <w:t>(4): p. 592-6.</w:t>
      </w:r>
    </w:p>
    <w:p w:rsidR="00F82EF8" w:rsidRPr="005D2EFD" w:rsidRDefault="00F82EF8" w:rsidP="00F82EF8">
      <w:pPr>
        <w:pStyle w:val="EndNoteBibliography"/>
        <w:spacing w:after="0"/>
        <w:ind w:left="720" w:hanging="720"/>
      </w:pPr>
      <w:r w:rsidRPr="005D2EFD">
        <w:t>39.</w:t>
      </w:r>
      <w:r w:rsidRPr="005D2EFD">
        <w:tab/>
        <w:t xml:space="preserve">Zhou, B., et al., </w:t>
      </w:r>
      <w:r w:rsidRPr="005D2EFD">
        <w:rPr>
          <w:i/>
        </w:rPr>
        <w:t>A novel pantothenate kinase gene (PANK2) is defective in Hallervorden-Spatz syndrome.</w:t>
      </w:r>
      <w:r w:rsidRPr="005D2EFD">
        <w:t xml:space="preserve"> Nat Genet, 2001. </w:t>
      </w:r>
      <w:r w:rsidRPr="005D2EFD">
        <w:rPr>
          <w:b/>
        </w:rPr>
        <w:t>28</w:t>
      </w:r>
      <w:r w:rsidRPr="005D2EFD">
        <w:t>(4): p. 345-9.</w:t>
      </w:r>
    </w:p>
    <w:p w:rsidR="00F82EF8" w:rsidRPr="005D2EFD" w:rsidRDefault="00F82EF8" w:rsidP="00F82EF8">
      <w:pPr>
        <w:pStyle w:val="EndNoteBibliography"/>
        <w:ind w:left="720" w:hanging="720"/>
      </w:pPr>
      <w:r w:rsidRPr="005D2EFD">
        <w:t>40.</w:t>
      </w:r>
      <w:r w:rsidRPr="005D2EFD">
        <w:tab/>
        <w:t xml:space="preserve">Mak, C.M., et al., </w:t>
      </w:r>
      <w:r w:rsidRPr="005D2EFD">
        <w:rPr>
          <w:i/>
        </w:rPr>
        <w:t>Young-onset parkinsonism in a Hong Kong Chinese man with adult-onset Hallervorden-Spatz syndrome.</w:t>
      </w:r>
      <w:r w:rsidRPr="005D2EFD">
        <w:t xml:space="preserve"> International Journal of Neuroscience, 2011. </w:t>
      </w:r>
      <w:r w:rsidRPr="005D2EFD">
        <w:rPr>
          <w:b/>
        </w:rPr>
        <w:t>121</w:t>
      </w:r>
      <w:r w:rsidRPr="005D2EFD">
        <w:t>(4): p. 224-7.</w:t>
      </w:r>
    </w:p>
    <w:p w:rsidR="00EA2276" w:rsidRPr="001F3CCF" w:rsidRDefault="00A05E9D">
      <w:r w:rsidRPr="005D2EFD">
        <w:fldChar w:fldCharType="end"/>
      </w:r>
    </w:p>
    <w:sectPr w:rsidR="00EA2276" w:rsidRPr="001F3C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t9rs9wb5sexces9voxv9txtzadt29aee0t&quot;&gt;Genetic_nomenclature_withFirstCitations&lt;record-ids&gt;&lt;item&gt;70&lt;/item&gt;&lt;item&gt;88&lt;/item&gt;&lt;item&gt;107&lt;/item&gt;&lt;item&gt;117&lt;/item&gt;&lt;item&gt;286&lt;/item&gt;&lt;item&gt;287&lt;/item&gt;&lt;item&gt;288&lt;/item&gt;&lt;item&gt;290&lt;/item&gt;&lt;item&gt;301&lt;/item&gt;&lt;item&gt;303&lt;/item&gt;&lt;item&gt;401&lt;/item&gt;&lt;item&gt;402&lt;/item&gt;&lt;item&gt;412&lt;/item&gt;&lt;item&gt;417&lt;/item&gt;&lt;item&gt;420&lt;/item&gt;&lt;item&gt;421&lt;/item&gt;&lt;item&gt;428&lt;/item&gt;&lt;item&gt;431&lt;/item&gt;&lt;item&gt;436&lt;/item&gt;&lt;item&gt;438&lt;/item&gt;&lt;item&gt;439&lt;/item&gt;&lt;item&gt;440&lt;/item&gt;&lt;item&gt;442&lt;/item&gt;&lt;item&gt;443&lt;/item&gt;&lt;item&gt;444&lt;/item&gt;&lt;item&gt;445&lt;/item&gt;&lt;item&gt;458&lt;/item&gt;&lt;item&gt;472&lt;/item&gt;&lt;item&gt;475&lt;/item&gt;&lt;item&gt;476&lt;/item&gt;&lt;item&gt;477&lt;/item&gt;&lt;item&gt;482&lt;/item&gt;&lt;item&gt;485&lt;/item&gt;&lt;item&gt;486&lt;/item&gt;&lt;item&gt;490&lt;/item&gt;&lt;item&gt;491&lt;/item&gt;&lt;item&gt;492&lt;/item&gt;&lt;item&gt;493&lt;/item&gt;&lt;item&gt;494&lt;/item&gt;&lt;item&gt;495&lt;/item&gt;&lt;/record-ids&gt;&lt;/item&gt;&lt;/Libraries&gt;"/>
  </w:docVars>
  <w:rsids>
    <w:rsidRoot w:val="001F3CCF"/>
    <w:rsid w:val="00050B32"/>
    <w:rsid w:val="00163044"/>
    <w:rsid w:val="001F3CCF"/>
    <w:rsid w:val="002D5247"/>
    <w:rsid w:val="002D5CB6"/>
    <w:rsid w:val="00321A86"/>
    <w:rsid w:val="005D2EFD"/>
    <w:rsid w:val="007D4563"/>
    <w:rsid w:val="00894795"/>
    <w:rsid w:val="00A05E9D"/>
    <w:rsid w:val="00A62232"/>
    <w:rsid w:val="00B93E75"/>
    <w:rsid w:val="00BA6F0A"/>
    <w:rsid w:val="00BF1FC9"/>
    <w:rsid w:val="00DB097C"/>
    <w:rsid w:val="00EA2276"/>
    <w:rsid w:val="00EA3266"/>
    <w:rsid w:val="00EE72FD"/>
    <w:rsid w:val="00F42E66"/>
    <w:rsid w:val="00F82EF8"/>
    <w:rsid w:val="00F850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3CCF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F3CCF"/>
    <w:rPr>
      <w:rFonts w:cs="Times New Roman"/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semiHidden/>
    <w:rsid w:val="001F3CCF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3CCF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1F3CCF"/>
  </w:style>
  <w:style w:type="paragraph" w:styleId="BalloonText">
    <w:name w:val="Balloon Text"/>
    <w:basedOn w:val="Normal"/>
    <w:link w:val="BalloonTextChar"/>
    <w:uiPriority w:val="99"/>
    <w:semiHidden/>
    <w:unhideWhenUsed/>
    <w:rsid w:val="00A05E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5E9D"/>
    <w:rPr>
      <w:rFonts w:ascii="Tahoma" w:eastAsia="Cambria" w:hAnsi="Tahoma" w:cs="Tahoma"/>
      <w:sz w:val="16"/>
      <w:szCs w:val="16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A05E9D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5E9D"/>
    <w:rPr>
      <w:rFonts w:ascii="Cambria" w:eastAsia="Cambria" w:hAnsi="Cambria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5E9D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05E9D"/>
    <w:rPr>
      <w:rFonts w:ascii="Cambria" w:eastAsia="Cambria" w:hAnsi="Cambria" w:cs="Times New Roman"/>
      <w:noProof/>
      <w:sz w:val="24"/>
      <w:szCs w:val="24"/>
    </w:rPr>
  </w:style>
  <w:style w:type="paragraph" w:styleId="Revision">
    <w:name w:val="Revision"/>
    <w:hidden/>
    <w:uiPriority w:val="99"/>
    <w:semiHidden/>
    <w:rsid w:val="00F42E66"/>
    <w:pPr>
      <w:spacing w:after="0" w:line="240" w:lineRule="auto"/>
    </w:pPr>
    <w:rPr>
      <w:rFonts w:ascii="Cambria" w:eastAsia="Cambria" w:hAnsi="Cambria" w:cs="Times New Roman"/>
      <w:sz w:val="24"/>
      <w:szCs w:val="24"/>
      <w:lang w:val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3CCF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F3CCF"/>
    <w:rPr>
      <w:rFonts w:cs="Times New Roman"/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semiHidden/>
    <w:rsid w:val="001F3CCF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3CCF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1F3CCF"/>
  </w:style>
  <w:style w:type="paragraph" w:styleId="BalloonText">
    <w:name w:val="Balloon Text"/>
    <w:basedOn w:val="Normal"/>
    <w:link w:val="BalloonTextChar"/>
    <w:uiPriority w:val="99"/>
    <w:semiHidden/>
    <w:unhideWhenUsed/>
    <w:rsid w:val="00A05E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5E9D"/>
    <w:rPr>
      <w:rFonts w:ascii="Tahoma" w:eastAsia="Cambria" w:hAnsi="Tahoma" w:cs="Tahoma"/>
      <w:sz w:val="16"/>
      <w:szCs w:val="16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A05E9D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5E9D"/>
    <w:rPr>
      <w:rFonts w:ascii="Cambria" w:eastAsia="Cambria" w:hAnsi="Cambria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5E9D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05E9D"/>
    <w:rPr>
      <w:rFonts w:ascii="Cambria" w:eastAsia="Cambria" w:hAnsi="Cambria" w:cs="Times New Roman"/>
      <w:noProof/>
      <w:sz w:val="24"/>
      <w:szCs w:val="24"/>
    </w:rPr>
  </w:style>
  <w:style w:type="paragraph" w:styleId="Revision">
    <w:name w:val="Revision"/>
    <w:hidden/>
    <w:uiPriority w:val="99"/>
    <w:semiHidden/>
    <w:rsid w:val="00F42E66"/>
    <w:pPr>
      <w:spacing w:after="0" w:line="240" w:lineRule="auto"/>
    </w:pPr>
    <w:rPr>
      <w:rFonts w:ascii="Cambria" w:eastAsia="Cambria" w:hAnsi="Cambria" w:cs="Times New Roman"/>
      <w:sz w:val="24"/>
      <w:szCs w:val="24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omim.org/entry/600293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ncbi.nlm.nih.gov/books/NBK1354/" TargetMode="External"/><Relationship Id="rId5" Type="http://schemas.openxmlformats.org/officeDocument/2006/relationships/hyperlink" Target="http://omim.org/entry/600635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5E14EB83</Template>
  <TotalTime>0</TotalTime>
  <Pages>12</Pages>
  <Words>4886</Words>
  <Characters>27855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 Research</Company>
  <LinksUpToDate>false</LinksUpToDate>
  <CharactersWithSpaces>326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Huang</dc:creator>
  <cp:lastModifiedBy>Ashar Rasheed</cp:lastModifiedBy>
  <cp:revision>2</cp:revision>
  <dcterms:created xsi:type="dcterms:W3CDTF">2018-04-25T14:36:00Z</dcterms:created>
  <dcterms:modified xsi:type="dcterms:W3CDTF">2018-04-25T14:36:00Z</dcterms:modified>
</cp:coreProperties>
</file>